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EEFECD" w14:textId="07643E9E" w:rsidR="00BF7F30" w:rsidRDefault="00ED5CAA" w:rsidP="00BD21C5">
      <w:pPr>
        <w:jc w:val="center"/>
        <w:rPr>
          <w:b/>
          <w:caps/>
          <w:sz w:val="30"/>
        </w:rPr>
      </w:pPr>
      <w:bookmarkStart w:id="0" w:name="_Hlk57901663"/>
      <w:bookmarkStart w:id="1" w:name="_GoBack"/>
      <w:bookmarkEnd w:id="1"/>
      <w:r>
        <w:rPr>
          <w:b/>
          <w:sz w:val="28"/>
          <w:lang w:val="id-ID"/>
        </w:rPr>
        <w:t>PENGEMBANGAN</w:t>
      </w:r>
      <w:r w:rsidR="00047358" w:rsidRPr="008929E3">
        <w:rPr>
          <w:b/>
          <w:sz w:val="28"/>
        </w:rPr>
        <w:t xml:space="preserve"> </w:t>
      </w:r>
      <w:r w:rsidR="00AE1001">
        <w:rPr>
          <w:b/>
          <w:sz w:val="28"/>
        </w:rPr>
        <w:t>SISTEM PARKIR MENGGUNAKAN TEKNOLOGI SMART CARD</w:t>
      </w:r>
      <w:r w:rsidR="00047358" w:rsidRPr="008929E3">
        <w:rPr>
          <w:b/>
          <w:sz w:val="28"/>
        </w:rPr>
        <w:t xml:space="preserve"> POLITEKNIK NEGERI </w:t>
      </w:r>
      <w:r w:rsidR="00C416AD">
        <w:rPr>
          <w:b/>
          <w:sz w:val="28"/>
          <w:lang w:val="id-ID"/>
        </w:rPr>
        <w:t>M</w:t>
      </w:r>
      <w:r w:rsidR="00047358" w:rsidRPr="008929E3">
        <w:rPr>
          <w:b/>
          <w:sz w:val="28"/>
        </w:rPr>
        <w:t>ALANG</w:t>
      </w:r>
      <w:bookmarkEnd w:id="0"/>
      <w:r w:rsidR="00BF7F30" w:rsidRPr="006636E7">
        <w:rPr>
          <w:b/>
          <w:caps/>
          <w:sz w:val="30"/>
        </w:rPr>
        <w:t xml:space="preserve"> </w:t>
      </w:r>
    </w:p>
    <w:p w14:paraId="51C52049" w14:textId="4AA0DB50" w:rsidR="00BF7F30" w:rsidRDefault="00C416AD" w:rsidP="00BF7F30">
      <w:pPr>
        <w:jc w:val="center"/>
        <w:rPr>
          <w:lang w:val="it-IT"/>
        </w:rPr>
      </w:pPr>
      <w:r>
        <w:rPr>
          <w:b/>
          <w:color w:val="000000"/>
        </w:rPr>
        <w:t xml:space="preserve">[Times New Roman 14 </w:t>
      </w:r>
      <w:r>
        <w:rPr>
          <w:b/>
          <w:i/>
          <w:color w:val="000000"/>
        </w:rPr>
        <w:t>bold</w:t>
      </w:r>
      <w:r>
        <w:rPr>
          <w:b/>
          <w:color w:val="000000"/>
        </w:rPr>
        <w:t xml:space="preserve">, </w:t>
      </w:r>
      <w:r>
        <w:rPr>
          <w:b/>
          <w:i/>
          <w:color w:val="000000"/>
        </w:rPr>
        <w:t>centered</w:t>
      </w:r>
      <w:r>
        <w:rPr>
          <w:b/>
          <w:color w:val="000000"/>
        </w:rPr>
        <w:t>]</w:t>
      </w:r>
    </w:p>
    <w:p w14:paraId="1BB7DA41" w14:textId="77777777" w:rsidR="007B1DEB" w:rsidRPr="006636E7" w:rsidRDefault="007B1DEB" w:rsidP="00BF7F30">
      <w:pPr>
        <w:jc w:val="center"/>
        <w:rPr>
          <w:lang w:val="it-IT"/>
        </w:rPr>
      </w:pPr>
    </w:p>
    <w:p w14:paraId="54F7B8CE" w14:textId="1006C338" w:rsidR="00BF7F30" w:rsidRPr="006636E7" w:rsidRDefault="00ED5CAA" w:rsidP="00ED5CAA">
      <w:pPr>
        <w:jc w:val="center"/>
        <w:rPr>
          <w:b/>
          <w:lang w:val="sv-SE"/>
        </w:rPr>
      </w:pPr>
      <w:r w:rsidRPr="00ED5CAA">
        <w:rPr>
          <w:rFonts w:eastAsia="Calibri"/>
          <w:b/>
          <w:bCs/>
          <w:sz w:val="28"/>
          <w:szCs w:val="28"/>
        </w:rPr>
        <w:t>PROPOSAL SKRIPSI</w:t>
      </w:r>
    </w:p>
    <w:p w14:paraId="2B30DFBC" w14:textId="77777777" w:rsidR="00C416AD" w:rsidRDefault="00C416AD" w:rsidP="00C416AD">
      <w:pPr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</w:rPr>
        <w:t xml:space="preserve">[Times New Roman 14 </w:t>
      </w:r>
      <w:r>
        <w:rPr>
          <w:b/>
          <w:i/>
          <w:color w:val="000000"/>
        </w:rPr>
        <w:t>bold</w:t>
      </w:r>
      <w:r>
        <w:rPr>
          <w:b/>
          <w:color w:val="000000"/>
        </w:rPr>
        <w:t xml:space="preserve">, </w:t>
      </w:r>
      <w:r>
        <w:rPr>
          <w:b/>
          <w:i/>
          <w:color w:val="000000"/>
        </w:rPr>
        <w:t>centered</w:t>
      </w:r>
      <w:r>
        <w:rPr>
          <w:b/>
          <w:color w:val="000000"/>
        </w:rPr>
        <w:t>]</w:t>
      </w:r>
    </w:p>
    <w:p w14:paraId="284A1D0D" w14:textId="77777777" w:rsidR="007B1DEB" w:rsidRDefault="007B1DEB" w:rsidP="007B1DEB">
      <w:pPr>
        <w:jc w:val="center"/>
        <w:rPr>
          <w:b/>
          <w:lang w:val="sv-SE"/>
        </w:rPr>
      </w:pPr>
    </w:p>
    <w:p w14:paraId="5A9B36EC" w14:textId="77777777" w:rsidR="007B1DEB" w:rsidRPr="006636E7" w:rsidRDefault="007B1DEB" w:rsidP="007B1DEB">
      <w:pPr>
        <w:jc w:val="center"/>
        <w:rPr>
          <w:b/>
          <w:lang w:val="sv-SE"/>
        </w:rPr>
      </w:pPr>
    </w:p>
    <w:p w14:paraId="32273BEB" w14:textId="1BFA0EF0" w:rsidR="00720FCF" w:rsidRDefault="00BF7F30" w:rsidP="00720FCF">
      <w:pPr>
        <w:jc w:val="center"/>
        <w:rPr>
          <w:b/>
          <w:bCs/>
          <w:lang w:val="it-IT"/>
        </w:rPr>
      </w:pPr>
      <w:r w:rsidRPr="006636E7">
        <w:rPr>
          <w:b/>
          <w:lang w:val="sv-SE"/>
        </w:rPr>
        <w:t>Oleh:</w:t>
      </w:r>
    </w:p>
    <w:p w14:paraId="77820AE9" w14:textId="14A57013" w:rsidR="00720FCF" w:rsidRDefault="005957DA" w:rsidP="00720FCF">
      <w:pPr>
        <w:jc w:val="center"/>
      </w:pPr>
      <w:bookmarkStart w:id="2" w:name="_Hlk57901675"/>
      <w:r>
        <w:rPr>
          <w:b/>
          <w:bCs/>
          <w:lang w:val="it-IT"/>
        </w:rPr>
        <w:t>Noprianto</w:t>
      </w:r>
      <w:r w:rsidR="00ED5CAA">
        <w:rPr>
          <w:b/>
          <w:bCs/>
          <w:lang w:val="it-IT"/>
        </w:rPr>
        <w:tab/>
      </w:r>
      <w:r w:rsidR="00ED5CAA">
        <w:rPr>
          <w:b/>
          <w:bCs/>
          <w:lang w:val="it-IT"/>
        </w:rPr>
        <w:tab/>
      </w:r>
      <w:r w:rsidR="00ED5CAA" w:rsidRPr="00ED5CAA">
        <w:rPr>
          <w:b/>
          <w:lang w:val="id-ID"/>
        </w:rPr>
        <w:t>NIM</w:t>
      </w:r>
      <w:r w:rsidR="00BF7F30" w:rsidRPr="00ED5CAA">
        <w:rPr>
          <w:b/>
        </w:rPr>
        <w:t xml:space="preserve">. </w:t>
      </w:r>
      <w:r w:rsidR="00674E07" w:rsidRPr="00ED5CAA">
        <w:rPr>
          <w:b/>
        </w:rPr>
        <w:t>0015117903</w:t>
      </w:r>
    </w:p>
    <w:bookmarkEnd w:id="2"/>
    <w:p w14:paraId="68C08FD0" w14:textId="77777777" w:rsidR="00C416AD" w:rsidRDefault="00C416AD" w:rsidP="00C416AD">
      <w:pPr>
        <w:jc w:val="center"/>
        <w:rPr>
          <w:b/>
          <w:color w:val="000000"/>
        </w:rPr>
      </w:pPr>
      <w:r>
        <w:rPr>
          <w:b/>
          <w:color w:val="000000"/>
        </w:rPr>
        <w:t xml:space="preserve">[Times New Roman 12 </w:t>
      </w:r>
      <w:r>
        <w:rPr>
          <w:b/>
          <w:i/>
          <w:color w:val="000000"/>
        </w:rPr>
        <w:t>bold</w:t>
      </w:r>
      <w:r>
        <w:rPr>
          <w:b/>
          <w:color w:val="000000"/>
        </w:rPr>
        <w:t xml:space="preserve">, </w:t>
      </w:r>
      <w:r>
        <w:rPr>
          <w:b/>
          <w:i/>
          <w:color w:val="000000"/>
        </w:rPr>
        <w:t>centered</w:t>
      </w:r>
      <w:r>
        <w:rPr>
          <w:b/>
          <w:color w:val="000000"/>
        </w:rPr>
        <w:t>]</w:t>
      </w:r>
    </w:p>
    <w:p w14:paraId="2C066A50" w14:textId="22E5775E" w:rsidR="00BF7F30" w:rsidRDefault="00BF7F30" w:rsidP="00BF7F30">
      <w:pPr>
        <w:jc w:val="center"/>
        <w:rPr>
          <w:b/>
        </w:rPr>
      </w:pPr>
    </w:p>
    <w:p w14:paraId="5821079F" w14:textId="54A6BB5E" w:rsidR="00ED5CAA" w:rsidRDefault="00ED5CAA" w:rsidP="00BF7F30">
      <w:pPr>
        <w:jc w:val="center"/>
        <w:rPr>
          <w:b/>
        </w:rPr>
      </w:pPr>
    </w:p>
    <w:p w14:paraId="1B6EF5FE" w14:textId="77777777" w:rsidR="00ED5CAA" w:rsidRPr="007B5534" w:rsidRDefault="00ED5CAA" w:rsidP="00BF7F30">
      <w:pPr>
        <w:jc w:val="center"/>
        <w:rPr>
          <w:b/>
        </w:rPr>
      </w:pPr>
    </w:p>
    <w:p w14:paraId="0D294C78" w14:textId="40C92906" w:rsidR="00BF7F30" w:rsidRPr="007B5534" w:rsidRDefault="00ED5CAA" w:rsidP="00BF7F30">
      <w:pPr>
        <w:jc w:val="center"/>
        <w:rPr>
          <w:b/>
        </w:rPr>
      </w:pPr>
      <w:r>
        <w:rPr>
          <w:b/>
          <w:noProof/>
          <w:color w:val="000000"/>
        </w:rPr>
        <w:drawing>
          <wp:inline distT="0" distB="0" distL="0" distR="0" wp14:anchorId="0037AA1E" wp14:editId="7285F9B1">
            <wp:extent cx="1428479" cy="1440000"/>
            <wp:effectExtent l="0" t="0" r="0" b="0"/>
            <wp:docPr id="4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428479" cy="1440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4673D10" w14:textId="77777777" w:rsidR="00BF7F30" w:rsidRPr="002C1040" w:rsidRDefault="00BF7F30" w:rsidP="00720FCF">
      <w:pPr>
        <w:rPr>
          <w:b/>
          <w:highlight w:val="yellow"/>
        </w:rPr>
      </w:pPr>
    </w:p>
    <w:p w14:paraId="079E3B66" w14:textId="77777777" w:rsidR="00BF7F30" w:rsidRPr="002C1040" w:rsidRDefault="00BF7F30" w:rsidP="00BF7F30">
      <w:pPr>
        <w:jc w:val="center"/>
        <w:rPr>
          <w:b/>
          <w:highlight w:val="yellow"/>
        </w:rPr>
      </w:pPr>
    </w:p>
    <w:p w14:paraId="5C596E74" w14:textId="77777777" w:rsidR="00BF7F30" w:rsidRDefault="00BF7F30" w:rsidP="00BF7F30">
      <w:pPr>
        <w:jc w:val="center"/>
        <w:rPr>
          <w:b/>
        </w:rPr>
      </w:pPr>
    </w:p>
    <w:p w14:paraId="6DEF2D08" w14:textId="77777777" w:rsidR="00720FCF" w:rsidRPr="006636E7" w:rsidRDefault="00720FCF" w:rsidP="00BF7F30">
      <w:pPr>
        <w:jc w:val="center"/>
        <w:rPr>
          <w:b/>
        </w:rPr>
      </w:pPr>
    </w:p>
    <w:p w14:paraId="2775216A" w14:textId="77777777" w:rsidR="007B1DEB" w:rsidRPr="007B1DEB" w:rsidRDefault="007B1DEB" w:rsidP="007B1DEB">
      <w:pPr>
        <w:jc w:val="center"/>
        <w:rPr>
          <w:b/>
          <w:sz w:val="28"/>
          <w:szCs w:val="28"/>
        </w:rPr>
      </w:pPr>
      <w:r w:rsidRPr="007B1DEB">
        <w:rPr>
          <w:b/>
          <w:sz w:val="28"/>
          <w:szCs w:val="28"/>
        </w:rPr>
        <w:t>PROGRAM STUDI TEKNIK INFORMATIKA</w:t>
      </w:r>
    </w:p>
    <w:p w14:paraId="538FA2DE" w14:textId="77777777" w:rsidR="007B1DEB" w:rsidRPr="007B1DEB" w:rsidRDefault="007B1DEB" w:rsidP="007B1DEB">
      <w:pPr>
        <w:jc w:val="center"/>
        <w:rPr>
          <w:b/>
          <w:sz w:val="28"/>
          <w:szCs w:val="28"/>
        </w:rPr>
      </w:pPr>
      <w:r w:rsidRPr="007B1DEB">
        <w:rPr>
          <w:b/>
          <w:sz w:val="28"/>
          <w:szCs w:val="28"/>
        </w:rPr>
        <w:t>JURUSAN TEKNOLOGI INFORMASI</w:t>
      </w:r>
    </w:p>
    <w:p w14:paraId="486803CD" w14:textId="77777777" w:rsidR="007B1DEB" w:rsidRPr="007B1DEB" w:rsidRDefault="007B1DEB" w:rsidP="007B1DEB">
      <w:pPr>
        <w:jc w:val="center"/>
        <w:rPr>
          <w:b/>
          <w:sz w:val="28"/>
          <w:szCs w:val="28"/>
        </w:rPr>
      </w:pPr>
      <w:r w:rsidRPr="007B1DEB">
        <w:rPr>
          <w:b/>
          <w:sz w:val="28"/>
          <w:szCs w:val="28"/>
        </w:rPr>
        <w:t>POLITEKNIK NEGERI MALANG</w:t>
      </w:r>
    </w:p>
    <w:p w14:paraId="01A6CD2B" w14:textId="5966B18D" w:rsidR="00BF7F30" w:rsidRPr="006636E7" w:rsidRDefault="007B1DEB" w:rsidP="007B1DEB">
      <w:pPr>
        <w:jc w:val="center"/>
        <w:rPr>
          <w:b/>
          <w:sz w:val="30"/>
        </w:rPr>
      </w:pPr>
      <w:r w:rsidRPr="007B1DEB">
        <w:rPr>
          <w:b/>
          <w:sz w:val="28"/>
          <w:szCs w:val="28"/>
        </w:rPr>
        <w:t>2020</w:t>
      </w:r>
    </w:p>
    <w:p w14:paraId="256D6A0E" w14:textId="77777777" w:rsidR="00C416AD" w:rsidRDefault="00393212" w:rsidP="00C416AD">
      <w:pPr>
        <w:jc w:val="center"/>
        <w:rPr>
          <w:b/>
          <w:color w:val="000000"/>
        </w:rPr>
      </w:pPr>
      <w:bookmarkStart w:id="3" w:name="_Toc28262182"/>
      <w:bookmarkStart w:id="4" w:name="_Toc28262706"/>
      <w:r>
        <w:rPr>
          <w:noProof/>
        </w:rPr>
        <w:t xml:space="preserve"> </w:t>
      </w:r>
      <w:bookmarkStart w:id="5" w:name="_Toc28262183"/>
      <w:bookmarkStart w:id="6" w:name="_Toc28262707"/>
      <w:bookmarkStart w:id="7" w:name="_Hlk528779274"/>
      <w:bookmarkEnd w:id="3"/>
      <w:bookmarkEnd w:id="4"/>
      <w:r w:rsidR="00C416AD">
        <w:rPr>
          <w:b/>
          <w:color w:val="000000"/>
        </w:rPr>
        <w:t xml:space="preserve">[Times New Roman 14 </w:t>
      </w:r>
      <w:r w:rsidR="00C416AD">
        <w:rPr>
          <w:b/>
          <w:i/>
          <w:color w:val="000000"/>
        </w:rPr>
        <w:t>bold</w:t>
      </w:r>
      <w:r w:rsidR="00C416AD">
        <w:rPr>
          <w:b/>
          <w:color w:val="000000"/>
        </w:rPr>
        <w:t xml:space="preserve">, </w:t>
      </w:r>
      <w:r w:rsidR="00C416AD">
        <w:rPr>
          <w:b/>
          <w:i/>
          <w:color w:val="000000"/>
        </w:rPr>
        <w:t>centered</w:t>
      </w:r>
      <w:r w:rsidR="00C416AD">
        <w:rPr>
          <w:b/>
          <w:color w:val="000000"/>
        </w:rPr>
        <w:t>]</w:t>
      </w:r>
    </w:p>
    <w:p w14:paraId="718A50CF" w14:textId="77777777" w:rsidR="00C416AD" w:rsidRDefault="00C416AD" w:rsidP="00C416AD">
      <w:pPr>
        <w:rPr>
          <w:b/>
          <w:color w:val="000000"/>
        </w:rPr>
        <w:sectPr w:rsidR="00C416AD">
          <w:pgSz w:w="11907" w:h="16839"/>
          <w:pgMar w:top="1701" w:right="1701" w:bottom="1701" w:left="2268" w:header="851" w:footer="851" w:gutter="0"/>
          <w:pgNumType w:start="1"/>
          <w:cols w:space="720"/>
        </w:sectPr>
      </w:pPr>
    </w:p>
    <w:p w14:paraId="69E52D8C" w14:textId="7170D102" w:rsidR="007B1DEB" w:rsidRDefault="007B1DEB" w:rsidP="00C416AD">
      <w:pPr>
        <w:rPr>
          <w:b/>
          <w:color w:val="000000"/>
          <w:sz w:val="28"/>
          <w:szCs w:val="28"/>
        </w:rPr>
      </w:pPr>
      <w:bookmarkStart w:id="8" w:name="_Toc28262184"/>
      <w:bookmarkStart w:id="9" w:name="_Toc28262708"/>
      <w:bookmarkEnd w:id="5"/>
      <w:bookmarkEnd w:id="6"/>
      <w:bookmarkEnd w:id="7"/>
    </w:p>
    <w:p w14:paraId="41E630D2" w14:textId="060E33C8" w:rsidR="009958E6" w:rsidRDefault="009958E6" w:rsidP="009958E6">
      <w:pPr>
        <w:pBdr>
          <w:top w:val="nil"/>
          <w:left w:val="nil"/>
          <w:bottom w:val="nil"/>
          <w:right w:val="nil"/>
          <w:between w:val="nil"/>
        </w:pBdr>
        <w:jc w:val="center"/>
        <w:rPr>
          <w:b/>
          <w:color w:val="000000"/>
          <w:sz w:val="28"/>
          <w:szCs w:val="28"/>
        </w:rPr>
      </w:pPr>
      <w:r>
        <w:rPr>
          <w:b/>
          <w:color w:val="000000"/>
          <w:sz w:val="28"/>
          <w:szCs w:val="28"/>
        </w:rPr>
        <w:t>HALAMAN PENGESAHAN</w:t>
      </w:r>
    </w:p>
    <w:p w14:paraId="0F115F27" w14:textId="0D073404" w:rsidR="009958E6" w:rsidRPr="00AF0907" w:rsidRDefault="009958E6" w:rsidP="009958E6">
      <w:pPr>
        <w:pBdr>
          <w:top w:val="nil"/>
          <w:left w:val="nil"/>
          <w:bottom w:val="nil"/>
          <w:right w:val="nil"/>
          <w:between w:val="nil"/>
        </w:pBdr>
        <w:spacing w:after="360"/>
        <w:jc w:val="center"/>
        <w:rPr>
          <w:b/>
          <w:sz w:val="28"/>
          <w:szCs w:val="36"/>
        </w:rPr>
      </w:pPr>
      <w:r w:rsidRPr="009958E6">
        <w:rPr>
          <w:b/>
          <w:color w:val="000000"/>
          <w:sz w:val="28"/>
          <w:szCs w:val="28"/>
          <w:lang w:val="id-ID"/>
        </w:rPr>
        <w:t>PENGEMBANGAN SISTEM PARKIR MENGGUNAKAN TEKNOLOGI SMART CARD POLITEKNIK NEGERI MALANG</w:t>
      </w:r>
    </w:p>
    <w:p w14:paraId="287C1F34" w14:textId="77777777" w:rsidR="009958E6" w:rsidRPr="007C21D1" w:rsidRDefault="009958E6" w:rsidP="009958E6">
      <w:pPr>
        <w:pStyle w:val="Lampiran"/>
        <w:rPr>
          <w:sz w:val="24"/>
        </w:rPr>
      </w:pPr>
    </w:p>
    <w:p w14:paraId="3CC5E508" w14:textId="77777777" w:rsidR="009958E6" w:rsidRPr="007C21D1" w:rsidRDefault="009958E6" w:rsidP="009958E6">
      <w:pPr>
        <w:pStyle w:val="Lampiran"/>
        <w:rPr>
          <w:sz w:val="24"/>
        </w:rPr>
      </w:pPr>
      <w:r>
        <w:rPr>
          <w:sz w:val="24"/>
        </w:rPr>
        <w:t>Disusun o</w:t>
      </w:r>
      <w:r w:rsidRPr="007C21D1">
        <w:rPr>
          <w:sz w:val="24"/>
        </w:rPr>
        <w:t xml:space="preserve">leh: </w:t>
      </w:r>
    </w:p>
    <w:p w14:paraId="0EF04744" w14:textId="1741EDF8" w:rsidR="009958E6" w:rsidRPr="00973F01" w:rsidRDefault="009958E6" w:rsidP="009958E6">
      <w:pPr>
        <w:pBdr>
          <w:top w:val="nil"/>
          <w:left w:val="nil"/>
          <w:bottom w:val="nil"/>
          <w:right w:val="nil"/>
          <w:between w:val="nil"/>
        </w:pBdr>
        <w:jc w:val="center"/>
        <w:rPr>
          <w:b/>
          <w:color w:val="000000"/>
        </w:rPr>
      </w:pPr>
      <w:r w:rsidRPr="009958E6">
        <w:rPr>
          <w:b/>
          <w:color w:val="000000"/>
        </w:rPr>
        <w:t>Noprianto</w:t>
      </w:r>
      <w:r w:rsidRPr="009958E6">
        <w:rPr>
          <w:b/>
          <w:color w:val="000000"/>
        </w:rPr>
        <w:tab/>
      </w:r>
      <w:r w:rsidRPr="009958E6">
        <w:rPr>
          <w:b/>
          <w:color w:val="000000"/>
        </w:rPr>
        <w:tab/>
        <w:t>NIM. 0015117903</w:t>
      </w:r>
    </w:p>
    <w:p w14:paraId="32EAA9A3" w14:textId="77777777" w:rsidR="009958E6" w:rsidRPr="007C21D1" w:rsidRDefault="009958E6" w:rsidP="009958E6">
      <w:pPr>
        <w:pStyle w:val="Lampiran"/>
        <w:rPr>
          <w:sz w:val="24"/>
        </w:rPr>
      </w:pPr>
    </w:p>
    <w:p w14:paraId="6F7A92F3" w14:textId="77777777" w:rsidR="009958E6" w:rsidRDefault="009958E6" w:rsidP="009958E6">
      <w:pPr>
        <w:pStyle w:val="NormalWeb"/>
        <w:spacing w:before="0" w:beforeAutospacing="0" w:after="0" w:afterAutospacing="0"/>
        <w:jc w:val="center"/>
      </w:pPr>
      <w:r>
        <w:rPr>
          <w:b/>
          <w:bCs/>
          <w:color w:val="000000"/>
        </w:rPr>
        <w:t>Proposal Skripsi ini telah diuji pada tanggal 20 Juni 2015</w:t>
      </w:r>
    </w:p>
    <w:p w14:paraId="4C647215" w14:textId="77777777" w:rsidR="009958E6" w:rsidRDefault="009958E6" w:rsidP="009958E6">
      <w:pPr>
        <w:pStyle w:val="NormalWeb"/>
        <w:spacing w:before="0" w:beforeAutospacing="0" w:after="0" w:afterAutospacing="0"/>
        <w:jc w:val="center"/>
      </w:pPr>
      <w:r>
        <w:rPr>
          <w:b/>
          <w:bCs/>
          <w:color w:val="000000"/>
        </w:rPr>
        <w:t>Disetujui oleh:</w:t>
      </w:r>
    </w:p>
    <w:p w14:paraId="00AD73D2" w14:textId="77777777" w:rsidR="009958E6" w:rsidRPr="007C21D1" w:rsidRDefault="009958E6" w:rsidP="009958E6">
      <w:pPr>
        <w:jc w:val="center"/>
      </w:pPr>
    </w:p>
    <w:p w14:paraId="12B0F8CD" w14:textId="77777777" w:rsidR="008637D2" w:rsidRPr="008637D2" w:rsidRDefault="008637D2" w:rsidP="008637D2">
      <w:pPr>
        <w:jc w:val="center"/>
        <w:rPr>
          <w:lang w:val="id-ID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96"/>
        <w:gridCol w:w="1781"/>
        <w:gridCol w:w="283"/>
        <w:gridCol w:w="3641"/>
        <w:gridCol w:w="1836"/>
      </w:tblGrid>
      <w:tr w:rsidR="008637D2" w:rsidRPr="008637D2" w14:paraId="165DD205" w14:textId="77777777" w:rsidTr="008637D2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A457F9B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1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73D1A73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lang w:val="id-ID"/>
              </w:rPr>
              <w:t>Pembimbing Utama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E2C9003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E9D7B96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u w:val="single"/>
                <w:lang w:val="id-ID"/>
              </w:rPr>
              <w:t>Yuri Ariyanto, S.Kom., M.Kom</w:t>
            </w:r>
            <w:r w:rsidRPr="008637D2">
              <w:rPr>
                <w:lang w:val="id-ID"/>
              </w:rPr>
              <w:t xml:space="preserve"> NIP. 19800716 201012 1 00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A9B01AE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  <w:p w14:paraId="079C6866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...........................</w:t>
            </w:r>
          </w:p>
        </w:tc>
      </w:tr>
      <w:tr w:rsidR="008637D2" w:rsidRPr="008637D2" w14:paraId="0FE8D555" w14:textId="77777777" w:rsidTr="008637D2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84ECFCD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86B7F9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54CB6C1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5B0BE826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D5D211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</w:tr>
      <w:tr w:rsidR="008637D2" w:rsidRPr="008637D2" w14:paraId="210F8B2F" w14:textId="77777777" w:rsidTr="008637D2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24CDACB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2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9729170" w14:textId="0ED41C22" w:rsidR="008637D2" w:rsidRPr="008637D2" w:rsidRDefault="007B26EB" w:rsidP="00F50872">
            <w:pPr>
              <w:rPr>
                <w:lang w:val="id-ID"/>
              </w:rPr>
            </w:pPr>
            <w:r>
              <w:rPr>
                <w:lang w:val="id-ID"/>
              </w:rPr>
              <w:t>Pembahas</w:t>
            </w:r>
            <w:r w:rsidR="008637D2" w:rsidRPr="008637D2">
              <w:rPr>
                <w:lang w:val="id-ID"/>
              </w:rPr>
              <w:t xml:space="preserve"> I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B423A8D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CCE3EE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u w:val="single"/>
                <w:lang w:val="id-ID"/>
              </w:rPr>
              <w:t>Budi Harijanto, S.T., M.MKom.</w:t>
            </w:r>
          </w:p>
          <w:p w14:paraId="7D50D77B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lang w:val="id-ID"/>
              </w:rPr>
              <w:t>NIP. 19620105 199003 1 002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21678877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  <w:p w14:paraId="1BEAFD99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...........................</w:t>
            </w:r>
          </w:p>
        </w:tc>
      </w:tr>
      <w:tr w:rsidR="008637D2" w:rsidRPr="008637D2" w14:paraId="6A85F61A" w14:textId="77777777" w:rsidTr="008637D2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6C5B512E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6463A04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F2C58EF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35CAC7A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4551B47D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</w:tc>
      </w:tr>
      <w:tr w:rsidR="008637D2" w:rsidRPr="008637D2" w14:paraId="5DD16198" w14:textId="77777777" w:rsidTr="008637D2"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03F235B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3.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013C20B8" w14:textId="4555444F" w:rsidR="008637D2" w:rsidRPr="008637D2" w:rsidRDefault="007B26EB" w:rsidP="00F50872">
            <w:pPr>
              <w:rPr>
                <w:lang w:val="id-ID"/>
              </w:rPr>
            </w:pPr>
            <w:r>
              <w:rPr>
                <w:lang w:val="id-ID"/>
              </w:rPr>
              <w:t>Pembahas</w:t>
            </w:r>
            <w:r w:rsidR="008637D2" w:rsidRPr="008637D2">
              <w:rPr>
                <w:lang w:val="id-ID"/>
              </w:rPr>
              <w:t xml:space="preserve"> II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7ABFF155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09A3674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u w:val="single"/>
                <w:lang w:val="id-ID"/>
              </w:rPr>
              <w:t>Dyah Ayu Irawati, S.T., M.Cs.</w:t>
            </w:r>
          </w:p>
          <w:p w14:paraId="2727C6CD" w14:textId="77777777" w:rsidR="008637D2" w:rsidRPr="008637D2" w:rsidRDefault="008637D2" w:rsidP="00F50872">
            <w:pPr>
              <w:rPr>
                <w:lang w:val="id-ID"/>
              </w:rPr>
            </w:pPr>
            <w:r w:rsidRPr="008637D2">
              <w:rPr>
                <w:lang w:val="id-ID"/>
              </w:rPr>
              <w:t>NIP. 19840708 200812 2 001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14:paraId="3C0264F7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</w:p>
          <w:p w14:paraId="42E81DF0" w14:textId="77777777" w:rsidR="008637D2" w:rsidRPr="008637D2" w:rsidRDefault="008637D2" w:rsidP="008637D2">
            <w:pPr>
              <w:jc w:val="center"/>
              <w:rPr>
                <w:lang w:val="id-ID"/>
              </w:rPr>
            </w:pPr>
            <w:r w:rsidRPr="008637D2">
              <w:rPr>
                <w:lang w:val="id-ID"/>
              </w:rPr>
              <w:t>...........................</w:t>
            </w:r>
          </w:p>
        </w:tc>
      </w:tr>
    </w:tbl>
    <w:p w14:paraId="03DE218D" w14:textId="77777777" w:rsidR="009958E6" w:rsidRDefault="009958E6" w:rsidP="009958E6">
      <w:pPr>
        <w:jc w:val="center"/>
      </w:pPr>
    </w:p>
    <w:p w14:paraId="7BB9C21C" w14:textId="77777777" w:rsidR="009958E6" w:rsidRDefault="009958E6" w:rsidP="009958E6">
      <w:pPr>
        <w:jc w:val="center"/>
      </w:pPr>
    </w:p>
    <w:p w14:paraId="2058AC9A" w14:textId="77777777" w:rsidR="009958E6" w:rsidRPr="007C21D1" w:rsidRDefault="009958E6" w:rsidP="009958E6">
      <w:pPr>
        <w:jc w:val="center"/>
      </w:pPr>
    </w:p>
    <w:p w14:paraId="04E25050" w14:textId="77777777" w:rsidR="009958E6" w:rsidRDefault="009958E6" w:rsidP="009958E6">
      <w:pPr>
        <w:jc w:val="center"/>
      </w:pPr>
      <w:r w:rsidRPr="007C21D1">
        <w:t>Mengetahui,</w:t>
      </w:r>
    </w:p>
    <w:p w14:paraId="792FC1A9" w14:textId="77777777" w:rsidR="009958E6" w:rsidRPr="007C21D1" w:rsidRDefault="009958E6" w:rsidP="009958E6">
      <w:pPr>
        <w:jc w:val="center"/>
      </w:pPr>
    </w:p>
    <w:tbl>
      <w:tblPr>
        <w:tblW w:w="0" w:type="auto"/>
        <w:jc w:val="center"/>
        <w:tblLook w:val="01E0" w:firstRow="1" w:lastRow="1" w:firstColumn="1" w:lastColumn="1" w:noHBand="0" w:noVBand="0"/>
      </w:tblPr>
      <w:tblGrid>
        <w:gridCol w:w="3966"/>
        <w:gridCol w:w="3971"/>
      </w:tblGrid>
      <w:tr w:rsidR="009958E6" w:rsidRPr="007C21D1" w14:paraId="490CC890" w14:textId="77777777" w:rsidTr="00111FF6">
        <w:trPr>
          <w:jc w:val="center"/>
        </w:trPr>
        <w:tc>
          <w:tcPr>
            <w:tcW w:w="4077" w:type="dxa"/>
          </w:tcPr>
          <w:p w14:paraId="38255DDE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 w:rsidRPr="007C21D1">
              <w:t>Ketua Jurusan</w:t>
            </w:r>
          </w:p>
          <w:p w14:paraId="0C8ECFAA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 w:rsidRPr="007C21D1">
              <w:t>Teknologi Informasi</w:t>
            </w:r>
          </w:p>
        </w:tc>
        <w:tc>
          <w:tcPr>
            <w:tcW w:w="4077" w:type="dxa"/>
          </w:tcPr>
          <w:p w14:paraId="5DC16135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 w:rsidRPr="007C21D1">
              <w:t>Ketua Program Studi</w:t>
            </w:r>
          </w:p>
          <w:p w14:paraId="5EBB0DC9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>
              <w:rPr>
                <w:lang w:val="en-US"/>
              </w:rPr>
              <w:t>Teknik</w:t>
            </w:r>
            <w:r w:rsidRPr="007C21D1">
              <w:t xml:space="preserve"> Informatika</w:t>
            </w:r>
          </w:p>
        </w:tc>
      </w:tr>
      <w:tr w:rsidR="009958E6" w:rsidRPr="007C21D1" w14:paraId="095CCCF3" w14:textId="77777777" w:rsidTr="00111FF6">
        <w:trPr>
          <w:jc w:val="center"/>
        </w:trPr>
        <w:tc>
          <w:tcPr>
            <w:tcW w:w="4077" w:type="dxa"/>
          </w:tcPr>
          <w:p w14:paraId="0A770F69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  <w:p w14:paraId="1496F37B" w14:textId="77777777" w:rsidR="009958E6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  <w:p w14:paraId="7E078255" w14:textId="77777777" w:rsidR="009958E6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  <w:p w14:paraId="011FF01E" w14:textId="77777777" w:rsidR="009958E6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  <w:p w14:paraId="414B5E7A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  <w:p w14:paraId="03745547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 w:rsidRPr="007C21D1">
              <w:rPr>
                <w:u w:val="single"/>
              </w:rPr>
              <w:t>Rudy Ariyanto, S</w:t>
            </w:r>
            <w:r>
              <w:rPr>
                <w:u w:val="single"/>
              </w:rPr>
              <w:t>.</w:t>
            </w:r>
            <w:r w:rsidRPr="007C21D1">
              <w:rPr>
                <w:u w:val="single"/>
              </w:rPr>
              <w:t>T., M</w:t>
            </w:r>
            <w:r>
              <w:rPr>
                <w:u w:val="single"/>
              </w:rPr>
              <w:t>.</w:t>
            </w:r>
            <w:r w:rsidRPr="007C21D1">
              <w:rPr>
                <w:u w:val="single"/>
              </w:rPr>
              <w:t>Cs.</w:t>
            </w:r>
          </w:p>
        </w:tc>
        <w:tc>
          <w:tcPr>
            <w:tcW w:w="4077" w:type="dxa"/>
          </w:tcPr>
          <w:p w14:paraId="20F83367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</w:p>
          <w:p w14:paraId="6CD8A924" w14:textId="77777777" w:rsidR="009958E6" w:rsidRDefault="009958E6" w:rsidP="00111FF6">
            <w:pPr>
              <w:pStyle w:val="IsiTabel1"/>
              <w:spacing w:line="240" w:lineRule="auto"/>
              <w:jc w:val="center"/>
            </w:pPr>
          </w:p>
          <w:p w14:paraId="4EDDC928" w14:textId="77777777" w:rsidR="009958E6" w:rsidRDefault="009958E6" w:rsidP="00111FF6">
            <w:pPr>
              <w:pStyle w:val="IsiTabel1"/>
              <w:spacing w:line="240" w:lineRule="auto"/>
              <w:jc w:val="center"/>
            </w:pPr>
          </w:p>
          <w:p w14:paraId="2D7ADFC5" w14:textId="77777777" w:rsidR="009958E6" w:rsidRDefault="009958E6" w:rsidP="00111FF6">
            <w:pPr>
              <w:pStyle w:val="IsiTabel1"/>
              <w:spacing w:line="240" w:lineRule="auto"/>
              <w:jc w:val="center"/>
            </w:pPr>
          </w:p>
          <w:p w14:paraId="5DE7530B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</w:p>
          <w:p w14:paraId="0E69BBF8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</w:pPr>
            <w:r>
              <w:rPr>
                <w:u w:val="single"/>
                <w:lang w:val="en-US"/>
              </w:rPr>
              <w:t>Imam Fahrur Rozi, S.T., M.T.</w:t>
            </w:r>
          </w:p>
        </w:tc>
      </w:tr>
      <w:tr w:rsidR="009958E6" w:rsidRPr="007C21D1" w14:paraId="35BBDEB4" w14:textId="77777777" w:rsidTr="00111FF6">
        <w:trPr>
          <w:jc w:val="center"/>
        </w:trPr>
        <w:tc>
          <w:tcPr>
            <w:tcW w:w="4077" w:type="dxa"/>
            <w:vAlign w:val="center"/>
          </w:tcPr>
          <w:p w14:paraId="482F2E10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  <w:r w:rsidRPr="007C21D1">
              <w:t>NIP. 19711110 199903 1 002</w:t>
            </w:r>
          </w:p>
        </w:tc>
        <w:tc>
          <w:tcPr>
            <w:tcW w:w="4077" w:type="dxa"/>
            <w:vAlign w:val="center"/>
          </w:tcPr>
          <w:tbl>
            <w:tblPr>
              <w:tblpPr w:leftFromText="45" w:rightFromText="45" w:vertAnchor="text"/>
              <w:tblW w:w="5000" w:type="pct"/>
              <w:tblCellSpacing w:w="0" w:type="dxa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3755"/>
            </w:tblGrid>
            <w:tr w:rsidR="009958E6" w:rsidRPr="007C21D1" w14:paraId="09A2DB78" w14:textId="77777777" w:rsidTr="00111FF6">
              <w:trPr>
                <w:tblCellSpacing w:w="0" w:type="dxa"/>
              </w:trPr>
              <w:tc>
                <w:tcPr>
                  <w:tcW w:w="0" w:type="auto"/>
                  <w:vAlign w:val="center"/>
                  <w:hideMark/>
                </w:tcPr>
                <w:p w14:paraId="550706F6" w14:textId="77777777" w:rsidR="009958E6" w:rsidRPr="007C21D1" w:rsidRDefault="009958E6" w:rsidP="00111FF6">
                  <w:pPr>
                    <w:pStyle w:val="IsiTabel1"/>
                    <w:spacing w:line="240" w:lineRule="auto"/>
                    <w:jc w:val="center"/>
                  </w:pPr>
                  <w:r w:rsidRPr="007C21D1">
                    <w:t>NIP. 19840610 200812 1 004</w:t>
                  </w:r>
                </w:p>
              </w:tc>
            </w:tr>
          </w:tbl>
          <w:p w14:paraId="47CA44BD" w14:textId="77777777" w:rsidR="009958E6" w:rsidRPr="007C21D1" w:rsidRDefault="009958E6" w:rsidP="00111FF6">
            <w:pPr>
              <w:pStyle w:val="IsiTabel1"/>
              <w:spacing w:line="240" w:lineRule="auto"/>
              <w:jc w:val="center"/>
              <w:rPr>
                <w:u w:val="single"/>
              </w:rPr>
            </w:pPr>
          </w:p>
        </w:tc>
      </w:tr>
    </w:tbl>
    <w:p w14:paraId="035B6348" w14:textId="77777777" w:rsidR="009958E6" w:rsidRPr="007C21D1" w:rsidRDefault="009958E6" w:rsidP="009958E6">
      <w:pPr>
        <w:tabs>
          <w:tab w:val="left" w:pos="1560"/>
          <w:tab w:val="right" w:leader="dot" w:pos="7938"/>
          <w:tab w:val="right" w:leader="dot" w:pos="8505"/>
        </w:tabs>
        <w:spacing w:after="360"/>
        <w:jc w:val="center"/>
        <w:rPr>
          <w:b/>
          <w:sz w:val="28"/>
        </w:rPr>
        <w:sectPr w:rsidR="009958E6" w:rsidRPr="007C21D1" w:rsidSect="009958E6"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 w:code="9"/>
          <w:pgMar w:top="1701" w:right="1701" w:bottom="1701" w:left="2268" w:header="720" w:footer="720" w:gutter="0"/>
          <w:pgNumType w:fmt="lowerRoman"/>
          <w:cols w:space="720"/>
          <w:titlePg/>
          <w:docGrid w:linePitch="360"/>
        </w:sectPr>
      </w:pPr>
      <w:bookmarkStart w:id="10" w:name="_LAMPIRAN_7_DAFTAR"/>
      <w:bookmarkEnd w:id="10"/>
    </w:p>
    <w:p w14:paraId="7829E08A" w14:textId="77777777" w:rsidR="007D7B51" w:rsidRPr="006169B4" w:rsidRDefault="00680CC6" w:rsidP="007D7B51">
      <w:pPr>
        <w:pStyle w:val="Heading1"/>
        <w:rPr>
          <w:sz w:val="28"/>
          <w:szCs w:val="28"/>
          <w:lang w:val="es-ES"/>
        </w:rPr>
      </w:pPr>
      <w:bookmarkStart w:id="11" w:name="_Toc58838526"/>
      <w:r w:rsidRPr="006169B4">
        <w:rPr>
          <w:sz w:val="28"/>
          <w:szCs w:val="28"/>
          <w:lang w:val="es-ES"/>
        </w:rPr>
        <w:lastRenderedPageBreak/>
        <w:t>DAFTAR ISI</w:t>
      </w:r>
      <w:bookmarkEnd w:id="8"/>
      <w:bookmarkEnd w:id="9"/>
      <w:bookmarkEnd w:id="11"/>
      <w:r w:rsidR="007D7B51" w:rsidRPr="006169B4">
        <w:rPr>
          <w:sz w:val="28"/>
          <w:szCs w:val="28"/>
          <w:lang w:val="es-ES"/>
        </w:rPr>
        <w:fldChar w:fldCharType="begin"/>
      </w:r>
      <w:r w:rsidR="007D7B51" w:rsidRPr="006169B4">
        <w:rPr>
          <w:sz w:val="28"/>
          <w:szCs w:val="28"/>
          <w:lang w:val="es-ES"/>
        </w:rPr>
        <w:instrText xml:space="preserve"> TOC \o "1-3" \h \z \u </w:instrText>
      </w:r>
      <w:r w:rsidR="007D7B51" w:rsidRPr="006169B4">
        <w:rPr>
          <w:sz w:val="28"/>
          <w:szCs w:val="28"/>
          <w:lang w:val="es-ES"/>
        </w:rPr>
        <w:fldChar w:fldCharType="end"/>
      </w:r>
    </w:p>
    <w:sdt>
      <w:sdtPr>
        <w:rPr>
          <w:rFonts w:ascii="Times New Roman" w:eastAsia="Times New Roman" w:hAnsi="Times New Roman" w:cs="Times New Roman"/>
          <w:b w:val="0"/>
          <w:i/>
          <w:iCs/>
          <w:color w:val="auto"/>
          <w:sz w:val="24"/>
          <w:szCs w:val="24"/>
          <w:lang w:eastAsia="en-US"/>
        </w:rPr>
        <w:id w:val="-1970195070"/>
        <w:docPartObj>
          <w:docPartGallery w:val="Table of Contents"/>
          <w:docPartUnique/>
        </w:docPartObj>
      </w:sdtPr>
      <w:sdtEndPr>
        <w:rPr>
          <w:rFonts w:asciiTheme="minorHAnsi" w:hAnsiTheme="minorHAnsi" w:cstheme="minorHAnsi"/>
          <w:bCs w:val="0"/>
          <w:noProof/>
        </w:rPr>
      </w:sdtEndPr>
      <w:sdtContent>
        <w:p w14:paraId="79980052" w14:textId="77777777" w:rsidR="007D7B51" w:rsidRPr="000D4825" w:rsidRDefault="007D7B51" w:rsidP="000D4825">
          <w:pPr>
            <w:pStyle w:val="TOCHeading"/>
            <w:spacing w:before="0" w:line="360" w:lineRule="auto"/>
            <w:rPr>
              <w:rFonts w:ascii="Times New Roman" w:hAnsi="Times New Roman" w:cs="Times New Roman"/>
              <w:b w:val="0"/>
              <w:sz w:val="24"/>
              <w:szCs w:val="24"/>
            </w:rPr>
          </w:pPr>
        </w:p>
        <w:p w14:paraId="125E4032" w14:textId="0F51EB32" w:rsidR="000D4825" w:rsidRPr="000D4825" w:rsidRDefault="007D7B51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r w:rsidRPr="000D4825">
            <w:rPr>
              <w:rFonts w:ascii="Times New Roman" w:hAnsi="Times New Roman" w:cs="Times New Roman"/>
              <w:b w:val="0"/>
              <w:i w:val="0"/>
              <w:iCs w:val="0"/>
            </w:rPr>
            <w:fldChar w:fldCharType="begin"/>
          </w:r>
          <w:r w:rsidRPr="000D4825">
            <w:rPr>
              <w:rFonts w:ascii="Times New Roman" w:hAnsi="Times New Roman" w:cs="Times New Roman"/>
              <w:b w:val="0"/>
              <w:i w:val="0"/>
              <w:iCs w:val="0"/>
            </w:rPr>
            <w:instrText xml:space="preserve"> TOC \o "1-3" \h \z \u </w:instrText>
          </w:r>
          <w:r w:rsidRPr="000D4825">
            <w:rPr>
              <w:rFonts w:ascii="Times New Roman" w:hAnsi="Times New Roman" w:cs="Times New Roman"/>
              <w:b w:val="0"/>
              <w:i w:val="0"/>
              <w:iCs w:val="0"/>
            </w:rPr>
            <w:fldChar w:fldCharType="separate"/>
          </w:r>
          <w:hyperlink w:anchor="_Toc58838526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es-ES"/>
              </w:rPr>
              <w:t>DAFTAR ISI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26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iii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44D168A6" w14:textId="2501A6A0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27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es-ES"/>
              </w:rPr>
              <w:t>DAFTAR GAMBAR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27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iv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30A881C5" w14:textId="05A938C2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28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es-ES"/>
              </w:rPr>
              <w:t>DAFTAR TABEL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28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v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4B8737C2" w14:textId="592F7105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29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BAB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 xml:space="preserve">I.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>Pendahuluan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29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D72FB79" w14:textId="52FC6746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0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1.1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Latar Belakang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0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261D4F" w14:textId="2CCCC572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1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1.2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  <w:lang w:val="id-ID"/>
              </w:rPr>
              <w:t>Rumusan Masalah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1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43F3D0F" w14:textId="170205E1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2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1.3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Batasan Masalah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2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9164EBB" w14:textId="41C5D9E8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3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1.4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Tujuan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3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7D70D17" w14:textId="772A7EC9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4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1.5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  <w:lang w:val="id-ID"/>
              </w:rPr>
              <w:t>Manfaat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4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6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1DE4D3" w14:textId="372447A6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35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BAB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>II. LANDASAN TEORI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35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75E058B4" w14:textId="00952CF6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6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2.1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Smart Card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6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B7DA5E" w14:textId="257D2A44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7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2.2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RFID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7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A410E0F" w14:textId="08BFB4B3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8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2.3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NFC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8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CC51AFB" w14:textId="082FC5AF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39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2.4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Internet of Things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39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0A8FE9A" w14:textId="1024285E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40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2.5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  <w:lang w:val="id-ID"/>
              </w:rPr>
              <w:t>.....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40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7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E3C37AE" w14:textId="5AFD24F6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41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BAB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 xml:space="preserve">III.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>Metod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>OLOGI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 pen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>GEMBANGAN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41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8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7730F0F7" w14:textId="587C3375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42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3.1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  <w:lang w:val="id-ID"/>
              </w:rPr>
              <w:t>Analisis Kebutuhan Mitra/ Analisis Target Pasar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42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991D02" w14:textId="7380C163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43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3.2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  <w:lang w:val="id-ID"/>
              </w:rPr>
              <w:t>Deskripsi Sistem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43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FA9125" w14:textId="73F2BB49" w:rsidR="000D4825" w:rsidRPr="000D4825" w:rsidRDefault="00DD5677" w:rsidP="000D4825">
          <w:pPr>
            <w:pStyle w:val="TOC2"/>
            <w:tabs>
              <w:tab w:val="left" w:pos="960"/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noProof/>
              <w:sz w:val="24"/>
              <w:szCs w:val="24"/>
              <w:lang w:val="en-ID" w:eastAsia="en-ID"/>
            </w:rPr>
          </w:pPr>
          <w:hyperlink w:anchor="_Toc58838544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3.3</w:t>
            </w:r>
            <w:r w:rsidR="000D4825" w:rsidRPr="000D4825">
              <w:rPr>
                <w:rFonts w:ascii="Times New Roman" w:eastAsiaTheme="minorEastAsia" w:hAnsi="Times New Roman" w:cs="Times New Roman"/>
                <w:b w:val="0"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noProof/>
                <w:sz w:val="24"/>
                <w:szCs w:val="24"/>
              </w:rPr>
              <w:t>Metode Pengembangan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instrText xml:space="preserve"> PAGEREF _Toc58838544 \h </w:instrTex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 w:val="0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69F13DB" w14:textId="2E8C8FCA" w:rsidR="000D4825" w:rsidRPr="000D4825" w:rsidRDefault="00DD5677" w:rsidP="000D4825">
          <w:pPr>
            <w:pStyle w:val="TOC3"/>
            <w:tabs>
              <w:tab w:val="left" w:pos="1200"/>
              <w:tab w:val="right" w:leader="dot" w:pos="8303"/>
            </w:tabs>
            <w:rPr>
              <w:rFonts w:ascii="Times New Roman" w:eastAsiaTheme="minorEastAsia" w:hAnsi="Times New Roman" w:cs="Times New Roman"/>
              <w:bCs/>
              <w:noProof/>
              <w:sz w:val="24"/>
              <w:szCs w:val="24"/>
              <w:lang w:val="en-ID" w:eastAsia="en-ID"/>
            </w:rPr>
          </w:pPr>
          <w:hyperlink w:anchor="_Toc58838545" w:history="1"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2.4.1</w:t>
            </w:r>
            <w:r w:rsidR="000D4825" w:rsidRPr="000D4825">
              <w:rPr>
                <w:rFonts w:ascii="Times New Roman" w:eastAsiaTheme="minorEastAsia" w:hAnsi="Times New Roman" w:cs="Times New Roman"/>
                <w:bCs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Requirement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instrText xml:space="preserve"> PAGEREF _Toc58838545 \h </w:instrTex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C9831C" w14:textId="6A969326" w:rsidR="000D4825" w:rsidRPr="000D4825" w:rsidRDefault="00DD5677" w:rsidP="000D4825">
          <w:pPr>
            <w:pStyle w:val="TOC3"/>
            <w:tabs>
              <w:tab w:val="left" w:pos="1200"/>
              <w:tab w:val="right" w:leader="dot" w:pos="8303"/>
            </w:tabs>
            <w:rPr>
              <w:rFonts w:ascii="Times New Roman" w:eastAsiaTheme="minorEastAsia" w:hAnsi="Times New Roman" w:cs="Times New Roman"/>
              <w:bCs/>
              <w:noProof/>
              <w:sz w:val="24"/>
              <w:szCs w:val="24"/>
              <w:lang w:val="en-ID" w:eastAsia="en-ID"/>
            </w:rPr>
          </w:pPr>
          <w:hyperlink w:anchor="_Toc58838546" w:history="1"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2.4.2</w:t>
            </w:r>
            <w:r w:rsidR="000D4825" w:rsidRPr="000D4825">
              <w:rPr>
                <w:rFonts w:ascii="Times New Roman" w:eastAsiaTheme="minorEastAsia" w:hAnsi="Times New Roman" w:cs="Times New Roman"/>
                <w:bCs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Design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instrText xml:space="preserve"> PAGEREF _Toc58838546 \h </w:instrTex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0B7BF1C" w14:textId="5CAC924F" w:rsidR="000D4825" w:rsidRPr="000D4825" w:rsidRDefault="00DD5677" w:rsidP="000D4825">
          <w:pPr>
            <w:pStyle w:val="TOC3"/>
            <w:tabs>
              <w:tab w:val="left" w:pos="1200"/>
              <w:tab w:val="right" w:leader="dot" w:pos="8303"/>
            </w:tabs>
            <w:rPr>
              <w:rFonts w:ascii="Times New Roman" w:eastAsiaTheme="minorEastAsia" w:hAnsi="Times New Roman" w:cs="Times New Roman"/>
              <w:bCs/>
              <w:noProof/>
              <w:sz w:val="24"/>
              <w:szCs w:val="24"/>
              <w:lang w:val="en-ID" w:eastAsia="en-ID"/>
            </w:rPr>
          </w:pPr>
          <w:hyperlink w:anchor="_Toc58838547" w:history="1"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2.4.3</w:t>
            </w:r>
            <w:r w:rsidR="000D4825" w:rsidRPr="000D4825">
              <w:rPr>
                <w:rFonts w:ascii="Times New Roman" w:eastAsiaTheme="minorEastAsia" w:hAnsi="Times New Roman" w:cs="Times New Roman"/>
                <w:bCs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.....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instrText xml:space="preserve"> PAGEREF _Toc58838547 \h </w:instrTex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42B6B44" w14:textId="3E83EBC0" w:rsidR="000D4825" w:rsidRPr="000D4825" w:rsidRDefault="00DD5677" w:rsidP="000D4825">
          <w:pPr>
            <w:pStyle w:val="TOC3"/>
            <w:tabs>
              <w:tab w:val="left" w:pos="1200"/>
              <w:tab w:val="right" w:leader="dot" w:pos="8303"/>
            </w:tabs>
            <w:rPr>
              <w:rFonts w:ascii="Times New Roman" w:eastAsiaTheme="minorEastAsia" w:hAnsi="Times New Roman" w:cs="Times New Roman"/>
              <w:bCs/>
              <w:noProof/>
              <w:sz w:val="24"/>
              <w:szCs w:val="24"/>
              <w:lang w:val="en-ID" w:eastAsia="en-ID"/>
            </w:rPr>
          </w:pPr>
          <w:hyperlink w:anchor="_Toc58838548" w:history="1"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2.4.4</w:t>
            </w:r>
            <w:r w:rsidR="000D4825" w:rsidRPr="000D4825">
              <w:rPr>
                <w:rFonts w:ascii="Times New Roman" w:eastAsiaTheme="minorEastAsia" w:hAnsi="Times New Roman" w:cs="Times New Roman"/>
                <w:bCs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.....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instrText xml:space="preserve"> PAGEREF _Toc58838548 \h </w:instrTex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0BEDE3B" w14:textId="3D97ACAD" w:rsidR="000D4825" w:rsidRPr="000D4825" w:rsidRDefault="00DD5677" w:rsidP="000D4825">
          <w:pPr>
            <w:pStyle w:val="TOC3"/>
            <w:tabs>
              <w:tab w:val="left" w:pos="1200"/>
              <w:tab w:val="right" w:leader="dot" w:pos="8303"/>
            </w:tabs>
            <w:rPr>
              <w:rFonts w:ascii="Times New Roman" w:eastAsiaTheme="minorEastAsia" w:hAnsi="Times New Roman" w:cs="Times New Roman"/>
              <w:bCs/>
              <w:noProof/>
              <w:sz w:val="24"/>
              <w:szCs w:val="24"/>
              <w:lang w:val="en-ID" w:eastAsia="en-ID"/>
            </w:rPr>
          </w:pPr>
          <w:hyperlink w:anchor="_Toc58838549" w:history="1"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2.4.5</w:t>
            </w:r>
            <w:r w:rsidR="000D4825" w:rsidRPr="000D4825">
              <w:rPr>
                <w:rFonts w:ascii="Times New Roman" w:eastAsiaTheme="minorEastAsia" w:hAnsi="Times New Roman" w:cs="Times New Roman"/>
                <w:bCs/>
                <w:noProof/>
                <w:sz w:val="24"/>
                <w:szCs w:val="24"/>
                <w:lang w:val="en-ID" w:eastAsia="en-ID"/>
              </w:rPr>
              <w:tab/>
            </w:r>
            <w:r w:rsidR="000D4825" w:rsidRPr="000D4825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  <w:lang w:val="id-ID"/>
              </w:rPr>
              <w:t>.....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ab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instrText xml:space="preserve"> PAGEREF _Toc58838549 \h </w:instrTex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t>8</w:t>
            </w:r>
            <w:r w:rsidR="000D4825" w:rsidRPr="000D4825">
              <w:rPr>
                <w:rFonts w:ascii="Times New Roman" w:hAnsi="Times New Roman" w:cs="Times New Roman"/>
                <w:bCs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5603EB2" w14:textId="014AF5D8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50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BAB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 xml:space="preserve">IV.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 xml:space="preserve">Jadwal </w:t>
            </w:r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  <w:lang w:val="id-ID"/>
              </w:rPr>
              <w:t>Pengembangan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50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9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48521485" w14:textId="6B154ABA" w:rsidR="000D4825" w:rsidRPr="000D4825" w:rsidRDefault="00DD5677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i w:val="0"/>
              <w:iCs w:val="0"/>
              <w:noProof/>
              <w:lang w:val="en-ID" w:eastAsia="en-ID"/>
            </w:rPr>
          </w:pPr>
          <w:hyperlink w:anchor="_Toc58838551" w:history="1">
            <w:r w:rsidR="000D4825" w:rsidRPr="000D4825">
              <w:rPr>
                <w:rStyle w:val="Hyperlink"/>
                <w:rFonts w:ascii="Times New Roman" w:hAnsi="Times New Roman" w:cs="Times New Roman"/>
                <w:b w:val="0"/>
                <w:i w:val="0"/>
                <w:iCs w:val="0"/>
                <w:noProof/>
              </w:rPr>
              <w:t>DAFTAR PUSTAKA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ab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begin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instrText xml:space="preserve"> PAGEREF _Toc58838551 \h </w:instrTex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separate"/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t>x</w:t>
            </w:r>
            <w:r w:rsidR="000D4825" w:rsidRPr="000D4825">
              <w:rPr>
                <w:rFonts w:ascii="Times New Roman" w:hAnsi="Times New Roman" w:cs="Times New Roman"/>
                <w:b w:val="0"/>
                <w:i w:val="0"/>
                <w:iCs w:val="0"/>
                <w:noProof/>
                <w:webHidden/>
              </w:rPr>
              <w:fldChar w:fldCharType="end"/>
            </w:r>
          </w:hyperlink>
        </w:p>
        <w:p w14:paraId="1589F2A5" w14:textId="0FEA2034" w:rsidR="007D7B51" w:rsidRPr="00564FA0" w:rsidRDefault="007D7B51" w:rsidP="000D4825">
          <w:pPr>
            <w:pStyle w:val="TOC1"/>
            <w:tabs>
              <w:tab w:val="right" w:leader="dot" w:pos="8303"/>
            </w:tabs>
            <w:spacing w:before="0"/>
            <w:rPr>
              <w:rFonts w:ascii="Times New Roman" w:eastAsiaTheme="minorEastAsia" w:hAnsi="Times New Roman" w:cs="Times New Roman"/>
              <w:b w:val="0"/>
              <w:bCs w:val="0"/>
              <w:caps/>
              <w:noProof/>
              <w:lang w:val="en-ID"/>
            </w:rPr>
          </w:pPr>
          <w:r w:rsidRPr="000D4825">
            <w:rPr>
              <w:rFonts w:ascii="Times New Roman" w:hAnsi="Times New Roman" w:cs="Times New Roman"/>
              <w:b w:val="0"/>
              <w:i w:val="0"/>
              <w:iCs w:val="0"/>
              <w:noProof/>
            </w:rPr>
            <w:fldChar w:fldCharType="end"/>
          </w:r>
        </w:p>
      </w:sdtContent>
    </w:sdt>
    <w:p w14:paraId="53CE4FD5" w14:textId="77777777" w:rsidR="000A5B07" w:rsidRDefault="000A5B07" w:rsidP="003F1267">
      <w:pPr>
        <w:rPr>
          <w:lang w:val="es-ES"/>
        </w:rPr>
      </w:pPr>
      <w:bookmarkStart w:id="12" w:name="_Toc28262185"/>
      <w:bookmarkStart w:id="13" w:name="_Toc28262709"/>
    </w:p>
    <w:p w14:paraId="7B09695C" w14:textId="77777777" w:rsidR="003F1267" w:rsidRDefault="003F1267" w:rsidP="00496241">
      <w:pPr>
        <w:pStyle w:val="Heading1"/>
        <w:rPr>
          <w:sz w:val="28"/>
          <w:szCs w:val="28"/>
          <w:lang w:val="es-ES"/>
        </w:rPr>
      </w:pPr>
      <w:bookmarkStart w:id="14" w:name="_Toc58838527"/>
      <w:r>
        <w:rPr>
          <w:sz w:val="28"/>
          <w:szCs w:val="28"/>
          <w:lang w:val="es-ES"/>
        </w:rPr>
        <w:br w:type="page"/>
      </w:r>
    </w:p>
    <w:p w14:paraId="4761C73A" w14:textId="487CE927" w:rsidR="00496241" w:rsidRPr="005C0BD0" w:rsidRDefault="00496241" w:rsidP="00496241">
      <w:pPr>
        <w:pStyle w:val="Heading1"/>
        <w:rPr>
          <w:sz w:val="28"/>
          <w:szCs w:val="28"/>
          <w:lang w:val="es-ES"/>
        </w:rPr>
      </w:pPr>
      <w:r w:rsidRPr="005C0BD0">
        <w:rPr>
          <w:sz w:val="28"/>
          <w:szCs w:val="28"/>
          <w:lang w:val="es-ES"/>
        </w:rPr>
        <w:lastRenderedPageBreak/>
        <w:t>DAFTAR GAMBAR</w:t>
      </w:r>
      <w:bookmarkEnd w:id="12"/>
      <w:bookmarkEnd w:id="13"/>
      <w:bookmarkEnd w:id="14"/>
    </w:p>
    <w:p w14:paraId="0D24E5F3" w14:textId="77777777" w:rsidR="00496241" w:rsidRPr="002C1040" w:rsidRDefault="00496241">
      <w:pPr>
        <w:rPr>
          <w:highlight w:val="yellow"/>
          <w:lang w:val="es-ES"/>
        </w:rPr>
      </w:pPr>
    </w:p>
    <w:p w14:paraId="2E610A6B" w14:textId="77777777" w:rsidR="008B1371" w:rsidRPr="002C1040" w:rsidRDefault="008B1371">
      <w:pPr>
        <w:rPr>
          <w:highlight w:val="yellow"/>
          <w:lang w:val="es-ES"/>
        </w:rPr>
      </w:pPr>
    </w:p>
    <w:p w14:paraId="5BD97C8B" w14:textId="32ACFDC0" w:rsidR="00E85487" w:rsidRPr="00111FF6" w:rsidRDefault="00767B85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r w:rsidRPr="00111FF6">
        <w:rPr>
          <w:highlight w:val="yellow"/>
          <w:lang w:val="es-ES"/>
        </w:rPr>
        <w:fldChar w:fldCharType="begin"/>
      </w:r>
      <w:r w:rsidRPr="00111FF6">
        <w:rPr>
          <w:highlight w:val="yellow"/>
          <w:lang w:val="es-ES"/>
        </w:rPr>
        <w:instrText xml:space="preserve"> TOC \h \z \c "Gambar 2." </w:instrText>
      </w:r>
      <w:r w:rsidRPr="00111FF6">
        <w:rPr>
          <w:highlight w:val="yellow"/>
          <w:lang w:val="es-ES"/>
        </w:rPr>
        <w:fldChar w:fldCharType="separate"/>
      </w:r>
      <w:hyperlink w:anchor="_Toc28262015" w:history="1">
        <w:r w:rsidR="00E85487" w:rsidRPr="00111FF6">
          <w:rPr>
            <w:rStyle w:val="Hyperlink"/>
            <w:noProof/>
          </w:rPr>
          <w:t>Gambar 2.1 Fase pertama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15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6</w:t>
        </w:r>
        <w:r w:rsidR="00E85487" w:rsidRPr="00111FF6">
          <w:rPr>
            <w:noProof/>
            <w:webHidden/>
          </w:rPr>
          <w:fldChar w:fldCharType="end"/>
        </w:r>
      </w:hyperlink>
    </w:p>
    <w:p w14:paraId="418BB9E3" w14:textId="671F4EB4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16" w:history="1">
        <w:r w:rsidR="00E85487" w:rsidRPr="00111FF6">
          <w:rPr>
            <w:rStyle w:val="Hyperlink"/>
            <w:noProof/>
          </w:rPr>
          <w:t>Gambar 2.2 Fase kedua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16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7</w:t>
        </w:r>
        <w:r w:rsidR="00E85487" w:rsidRPr="00111FF6">
          <w:rPr>
            <w:noProof/>
            <w:webHidden/>
          </w:rPr>
          <w:fldChar w:fldCharType="end"/>
        </w:r>
      </w:hyperlink>
    </w:p>
    <w:p w14:paraId="286707B1" w14:textId="285FCA3A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17" w:history="1">
        <w:r w:rsidR="00E85487" w:rsidRPr="00111FF6">
          <w:rPr>
            <w:rStyle w:val="Hyperlink"/>
            <w:noProof/>
          </w:rPr>
          <w:t>Gambar 2.3 State of the art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17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7</w:t>
        </w:r>
        <w:r w:rsidR="00E85487" w:rsidRPr="00111FF6">
          <w:rPr>
            <w:noProof/>
            <w:webHidden/>
          </w:rPr>
          <w:fldChar w:fldCharType="end"/>
        </w:r>
      </w:hyperlink>
    </w:p>
    <w:p w14:paraId="139EDD0E" w14:textId="447D87D6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18" w:history="1">
        <w:r w:rsidR="00E85487" w:rsidRPr="00111FF6">
          <w:rPr>
            <w:rStyle w:val="Hyperlink"/>
            <w:noProof/>
          </w:rPr>
          <w:t>Gambar 2.4 Arisitektur sistem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18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8</w:t>
        </w:r>
        <w:r w:rsidR="00E85487" w:rsidRPr="00111FF6">
          <w:rPr>
            <w:noProof/>
            <w:webHidden/>
          </w:rPr>
          <w:fldChar w:fldCharType="end"/>
        </w:r>
      </w:hyperlink>
    </w:p>
    <w:p w14:paraId="50932E10" w14:textId="50E40B8F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19" w:history="1">
        <w:r w:rsidR="00E85487" w:rsidRPr="00111FF6">
          <w:rPr>
            <w:rStyle w:val="Hyperlink"/>
            <w:noProof/>
          </w:rPr>
          <w:t>Gambar 2.5 Raspberry Pi 3 Model B+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19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2</w:t>
        </w:r>
        <w:r w:rsidR="00E85487" w:rsidRPr="00111FF6">
          <w:rPr>
            <w:noProof/>
            <w:webHidden/>
          </w:rPr>
          <w:fldChar w:fldCharType="end"/>
        </w:r>
      </w:hyperlink>
    </w:p>
    <w:p w14:paraId="395AFCB2" w14:textId="23D2A859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20" w:history="1">
        <w:r w:rsidR="00E85487" w:rsidRPr="00111FF6">
          <w:rPr>
            <w:rStyle w:val="Hyperlink"/>
            <w:noProof/>
          </w:rPr>
          <w:t>Gambar 2. 6 ESP32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20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2</w:t>
        </w:r>
        <w:r w:rsidR="00E85487" w:rsidRPr="00111FF6">
          <w:rPr>
            <w:noProof/>
            <w:webHidden/>
          </w:rPr>
          <w:fldChar w:fldCharType="end"/>
        </w:r>
      </w:hyperlink>
    </w:p>
    <w:p w14:paraId="729D0D2E" w14:textId="5033FA8F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21" w:history="1">
        <w:r w:rsidR="00E85487" w:rsidRPr="00111FF6">
          <w:rPr>
            <w:rStyle w:val="Hyperlink"/>
            <w:noProof/>
          </w:rPr>
          <w:t>Gambar 2. 7 Reader smart card PN532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21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3</w:t>
        </w:r>
        <w:r w:rsidR="00E85487" w:rsidRPr="00111FF6">
          <w:rPr>
            <w:noProof/>
            <w:webHidden/>
          </w:rPr>
          <w:fldChar w:fldCharType="end"/>
        </w:r>
      </w:hyperlink>
    </w:p>
    <w:p w14:paraId="0E0F99B8" w14:textId="6CFFDB3D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22" w:history="1">
        <w:r w:rsidR="00E85487" w:rsidRPr="00111FF6">
          <w:rPr>
            <w:rStyle w:val="Hyperlink"/>
            <w:noProof/>
          </w:rPr>
          <w:t>Gambar 2.8 LCD 16x2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22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3</w:t>
        </w:r>
        <w:r w:rsidR="00E85487" w:rsidRPr="00111FF6">
          <w:rPr>
            <w:noProof/>
            <w:webHidden/>
          </w:rPr>
          <w:fldChar w:fldCharType="end"/>
        </w:r>
      </w:hyperlink>
    </w:p>
    <w:p w14:paraId="0788F300" w14:textId="1A3246FC" w:rsidR="00E85487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262023" w:history="1">
        <w:r w:rsidR="00E85487" w:rsidRPr="00111FF6">
          <w:rPr>
            <w:rStyle w:val="Hyperlink"/>
            <w:noProof/>
          </w:rPr>
          <w:t>Gambar 2.9 LED Dot Matrix 8x8</w:t>
        </w:r>
        <w:r w:rsidR="00E85487" w:rsidRPr="00111FF6">
          <w:rPr>
            <w:noProof/>
            <w:webHidden/>
          </w:rPr>
          <w:tab/>
        </w:r>
        <w:r w:rsidR="00E85487" w:rsidRPr="00111FF6">
          <w:rPr>
            <w:noProof/>
            <w:webHidden/>
          </w:rPr>
          <w:fldChar w:fldCharType="begin"/>
        </w:r>
        <w:r w:rsidR="00E85487" w:rsidRPr="00111FF6">
          <w:rPr>
            <w:noProof/>
            <w:webHidden/>
          </w:rPr>
          <w:instrText xml:space="preserve"> PAGEREF _Toc28262023 \h </w:instrText>
        </w:r>
        <w:r w:rsidR="00E85487" w:rsidRPr="00111FF6">
          <w:rPr>
            <w:noProof/>
            <w:webHidden/>
          </w:rPr>
        </w:r>
        <w:r w:rsidR="00E85487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4</w:t>
        </w:r>
        <w:r w:rsidR="00E85487" w:rsidRPr="00111FF6">
          <w:rPr>
            <w:noProof/>
            <w:webHidden/>
          </w:rPr>
          <w:fldChar w:fldCharType="end"/>
        </w:r>
      </w:hyperlink>
    </w:p>
    <w:p w14:paraId="2BDF0198" w14:textId="628490BD" w:rsidR="00767B85" w:rsidRPr="00111FF6" w:rsidRDefault="00767B85">
      <w:pPr>
        <w:pStyle w:val="TableofFigures"/>
        <w:tabs>
          <w:tab w:val="right" w:leader="dot" w:pos="8303"/>
        </w:tabs>
        <w:rPr>
          <w:noProof/>
        </w:rPr>
      </w:pPr>
      <w:r w:rsidRPr="00111FF6">
        <w:rPr>
          <w:highlight w:val="yellow"/>
          <w:lang w:val="es-ES"/>
        </w:rPr>
        <w:fldChar w:fldCharType="end"/>
      </w:r>
      <w:r w:rsidRPr="00111FF6">
        <w:rPr>
          <w:highlight w:val="yellow"/>
          <w:lang w:val="es-ES"/>
        </w:rPr>
        <w:fldChar w:fldCharType="begin"/>
      </w:r>
      <w:r w:rsidRPr="00111FF6">
        <w:rPr>
          <w:highlight w:val="yellow"/>
          <w:lang w:val="es-ES"/>
        </w:rPr>
        <w:instrText xml:space="preserve"> TOC \h \z \c "Gambar 3." </w:instrText>
      </w:r>
      <w:r w:rsidRPr="00111FF6">
        <w:rPr>
          <w:highlight w:val="yellow"/>
          <w:lang w:val="es-ES"/>
        </w:rPr>
        <w:fldChar w:fldCharType="separate"/>
      </w:r>
      <w:hyperlink w:anchor="_Toc28065038" w:history="1">
        <w:r w:rsidRPr="00111FF6">
          <w:rPr>
            <w:rStyle w:val="Hyperlink"/>
            <w:noProof/>
          </w:rPr>
          <w:t>Gambar 3.1 SDLC Waterfall</w:t>
        </w:r>
        <w:r w:rsidRPr="00111FF6">
          <w:rPr>
            <w:noProof/>
            <w:webHidden/>
          </w:rPr>
          <w:tab/>
        </w:r>
        <w:r w:rsidRPr="00111FF6">
          <w:rPr>
            <w:noProof/>
            <w:webHidden/>
          </w:rPr>
          <w:fldChar w:fldCharType="begin"/>
        </w:r>
        <w:r w:rsidRPr="00111FF6">
          <w:rPr>
            <w:noProof/>
            <w:webHidden/>
          </w:rPr>
          <w:instrText xml:space="preserve"> PAGEREF _Toc28065038 \h </w:instrText>
        </w:r>
        <w:r w:rsidRPr="00111FF6">
          <w:rPr>
            <w:noProof/>
            <w:webHidden/>
          </w:rPr>
        </w:r>
        <w:r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7</w:t>
        </w:r>
        <w:r w:rsidRPr="00111FF6">
          <w:rPr>
            <w:noProof/>
            <w:webHidden/>
          </w:rPr>
          <w:fldChar w:fldCharType="end"/>
        </w:r>
      </w:hyperlink>
    </w:p>
    <w:p w14:paraId="254CFFB5" w14:textId="411E4859" w:rsidR="00767B85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065039" w:history="1">
        <w:r w:rsidR="00767B85" w:rsidRPr="00111FF6">
          <w:rPr>
            <w:rStyle w:val="Hyperlink"/>
            <w:noProof/>
          </w:rPr>
          <w:t>Gambar 3.2 Use case diagram</w:t>
        </w:r>
        <w:r w:rsidR="00767B85" w:rsidRPr="00111FF6">
          <w:rPr>
            <w:noProof/>
            <w:webHidden/>
          </w:rPr>
          <w:tab/>
        </w:r>
        <w:r w:rsidR="00767B85" w:rsidRPr="00111FF6">
          <w:rPr>
            <w:noProof/>
            <w:webHidden/>
          </w:rPr>
          <w:fldChar w:fldCharType="begin"/>
        </w:r>
        <w:r w:rsidR="00767B85" w:rsidRPr="00111FF6">
          <w:rPr>
            <w:noProof/>
            <w:webHidden/>
          </w:rPr>
          <w:instrText xml:space="preserve"> PAGEREF _Toc28065039 \h </w:instrText>
        </w:r>
        <w:r w:rsidR="00767B85" w:rsidRPr="00111FF6">
          <w:rPr>
            <w:noProof/>
            <w:webHidden/>
          </w:rPr>
        </w:r>
        <w:r w:rsidR="00767B85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8</w:t>
        </w:r>
        <w:r w:rsidR="00767B85" w:rsidRPr="00111FF6">
          <w:rPr>
            <w:noProof/>
            <w:webHidden/>
          </w:rPr>
          <w:fldChar w:fldCharType="end"/>
        </w:r>
      </w:hyperlink>
    </w:p>
    <w:p w14:paraId="15FA9447" w14:textId="0BFB7245" w:rsidR="00767B85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065040" w:history="1">
        <w:r w:rsidR="00767B85" w:rsidRPr="00111FF6">
          <w:rPr>
            <w:rStyle w:val="Hyperlink"/>
            <w:noProof/>
          </w:rPr>
          <w:t>Gambar 3.3 Sequence diagram</w:t>
        </w:r>
        <w:r w:rsidR="00767B85" w:rsidRPr="00111FF6">
          <w:rPr>
            <w:noProof/>
            <w:webHidden/>
          </w:rPr>
          <w:tab/>
        </w:r>
        <w:r w:rsidR="00767B85" w:rsidRPr="00111FF6">
          <w:rPr>
            <w:noProof/>
            <w:webHidden/>
          </w:rPr>
          <w:fldChar w:fldCharType="begin"/>
        </w:r>
        <w:r w:rsidR="00767B85" w:rsidRPr="00111FF6">
          <w:rPr>
            <w:noProof/>
            <w:webHidden/>
          </w:rPr>
          <w:instrText xml:space="preserve"> PAGEREF _Toc28065040 \h </w:instrText>
        </w:r>
        <w:r w:rsidR="00767B85" w:rsidRPr="00111FF6">
          <w:rPr>
            <w:noProof/>
            <w:webHidden/>
          </w:rPr>
        </w:r>
        <w:r w:rsidR="00767B85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9</w:t>
        </w:r>
        <w:r w:rsidR="00767B85" w:rsidRPr="00111FF6">
          <w:rPr>
            <w:noProof/>
            <w:webHidden/>
          </w:rPr>
          <w:fldChar w:fldCharType="end"/>
        </w:r>
      </w:hyperlink>
    </w:p>
    <w:p w14:paraId="4917333F" w14:textId="78C09C96" w:rsidR="00767B85" w:rsidRPr="00111FF6" w:rsidRDefault="00DD5677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065041" w:history="1">
        <w:r w:rsidR="00767B85" w:rsidRPr="00111FF6">
          <w:rPr>
            <w:rStyle w:val="Hyperlink"/>
            <w:noProof/>
          </w:rPr>
          <w:t>Gambar 3.4 Activity diagram</w:t>
        </w:r>
        <w:r w:rsidR="00767B85" w:rsidRPr="00111FF6">
          <w:rPr>
            <w:noProof/>
            <w:webHidden/>
          </w:rPr>
          <w:tab/>
        </w:r>
        <w:r w:rsidR="00767B85" w:rsidRPr="00111FF6">
          <w:rPr>
            <w:noProof/>
            <w:webHidden/>
          </w:rPr>
          <w:fldChar w:fldCharType="begin"/>
        </w:r>
        <w:r w:rsidR="00767B85" w:rsidRPr="00111FF6">
          <w:rPr>
            <w:noProof/>
            <w:webHidden/>
          </w:rPr>
          <w:instrText xml:space="preserve"> PAGEREF _Toc28065041 \h </w:instrText>
        </w:r>
        <w:r w:rsidR="00767B85" w:rsidRPr="00111FF6">
          <w:rPr>
            <w:noProof/>
            <w:webHidden/>
          </w:rPr>
        </w:r>
        <w:r w:rsidR="00767B85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20</w:t>
        </w:r>
        <w:r w:rsidR="00767B85" w:rsidRPr="00111FF6">
          <w:rPr>
            <w:noProof/>
            <w:webHidden/>
          </w:rPr>
          <w:fldChar w:fldCharType="end"/>
        </w:r>
      </w:hyperlink>
    </w:p>
    <w:p w14:paraId="1A15CE5B" w14:textId="77777777" w:rsidR="004D3C66" w:rsidRDefault="00767B85">
      <w:pPr>
        <w:rPr>
          <w:highlight w:val="yellow"/>
          <w:lang w:val="es-ES"/>
        </w:rPr>
      </w:pPr>
      <w:r w:rsidRPr="00111FF6">
        <w:rPr>
          <w:highlight w:val="yellow"/>
          <w:lang w:val="es-ES"/>
        </w:rPr>
        <w:fldChar w:fldCharType="end"/>
      </w:r>
    </w:p>
    <w:p w14:paraId="519A4410" w14:textId="77777777" w:rsidR="00496241" w:rsidRPr="002C1040" w:rsidRDefault="00496241">
      <w:pPr>
        <w:rPr>
          <w:b/>
          <w:caps/>
          <w:highlight w:val="yellow"/>
          <w:lang w:val="es-ES"/>
        </w:rPr>
      </w:pPr>
      <w:r w:rsidRPr="002C1040">
        <w:rPr>
          <w:highlight w:val="yellow"/>
          <w:lang w:val="es-ES"/>
        </w:rPr>
        <w:br w:type="page"/>
      </w:r>
    </w:p>
    <w:p w14:paraId="2631ECD6" w14:textId="77777777" w:rsidR="00496241" w:rsidRPr="005C0BD0" w:rsidRDefault="00496241" w:rsidP="00496241">
      <w:pPr>
        <w:pStyle w:val="Heading1"/>
        <w:rPr>
          <w:sz w:val="28"/>
          <w:szCs w:val="28"/>
          <w:lang w:val="es-ES"/>
        </w:rPr>
      </w:pPr>
      <w:bookmarkStart w:id="15" w:name="_Toc28262186"/>
      <w:bookmarkStart w:id="16" w:name="_Toc28262710"/>
      <w:bookmarkStart w:id="17" w:name="_Toc58838528"/>
      <w:r w:rsidRPr="005C0BD0">
        <w:rPr>
          <w:sz w:val="28"/>
          <w:szCs w:val="28"/>
          <w:lang w:val="es-ES"/>
        </w:rPr>
        <w:lastRenderedPageBreak/>
        <w:t>DAFTAR TABEL</w:t>
      </w:r>
      <w:bookmarkEnd w:id="15"/>
      <w:bookmarkEnd w:id="16"/>
      <w:bookmarkEnd w:id="17"/>
    </w:p>
    <w:p w14:paraId="64578B1B" w14:textId="77777777" w:rsidR="008B1371" w:rsidRPr="002C1040" w:rsidRDefault="008B1371" w:rsidP="008B1371">
      <w:pPr>
        <w:rPr>
          <w:highlight w:val="yellow"/>
          <w:lang w:val="es-ES"/>
        </w:rPr>
      </w:pPr>
    </w:p>
    <w:p w14:paraId="0D8081F3" w14:textId="77777777" w:rsidR="008B1371" w:rsidRPr="002C1040" w:rsidRDefault="008B1371" w:rsidP="008B1371">
      <w:pPr>
        <w:rPr>
          <w:highlight w:val="yellow"/>
          <w:lang w:val="es-ES"/>
        </w:rPr>
      </w:pPr>
    </w:p>
    <w:p w14:paraId="2EB16220" w14:textId="29672864" w:rsidR="00167C54" w:rsidRPr="00111FF6" w:rsidRDefault="00167C54" w:rsidP="004C3ABE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r w:rsidRPr="00111FF6">
        <w:rPr>
          <w:lang w:val="es-ES"/>
        </w:rPr>
        <w:fldChar w:fldCharType="begin"/>
      </w:r>
      <w:r w:rsidRPr="00111FF6">
        <w:rPr>
          <w:lang w:val="es-ES"/>
        </w:rPr>
        <w:instrText xml:space="preserve"> TOC \h \z \c "Tabel 1." </w:instrText>
      </w:r>
      <w:r w:rsidRPr="00111FF6">
        <w:rPr>
          <w:lang w:val="es-ES"/>
        </w:rPr>
        <w:fldChar w:fldCharType="end"/>
      </w:r>
      <w:r w:rsidR="00C73E9F" w:rsidRPr="00111FF6">
        <w:rPr>
          <w:lang w:val="es-ES"/>
        </w:rPr>
        <w:fldChar w:fldCharType="begin"/>
      </w:r>
      <w:r w:rsidR="00C73E9F" w:rsidRPr="00111FF6">
        <w:rPr>
          <w:lang w:val="es-ES"/>
        </w:rPr>
        <w:instrText xml:space="preserve"> TOC \h \z \c "Tabel 3." </w:instrText>
      </w:r>
      <w:r w:rsidR="00C73E9F" w:rsidRPr="00111FF6">
        <w:rPr>
          <w:lang w:val="es-ES"/>
        </w:rPr>
        <w:fldChar w:fldCharType="separate"/>
      </w:r>
      <w:hyperlink w:anchor="_Toc28065089" w:history="1">
        <w:r w:rsidR="00C73E9F" w:rsidRPr="00111FF6">
          <w:rPr>
            <w:rStyle w:val="Hyperlink"/>
            <w:noProof/>
          </w:rPr>
          <w:t>Tabel 3.1 Mapping data kartu</w:t>
        </w:r>
        <w:r w:rsidR="00C73E9F" w:rsidRPr="00111FF6">
          <w:rPr>
            <w:noProof/>
            <w:webHidden/>
          </w:rPr>
          <w:tab/>
        </w:r>
        <w:r w:rsidR="00C73E9F" w:rsidRPr="00111FF6">
          <w:rPr>
            <w:noProof/>
            <w:webHidden/>
          </w:rPr>
          <w:fldChar w:fldCharType="begin"/>
        </w:r>
        <w:r w:rsidR="00C73E9F" w:rsidRPr="00111FF6">
          <w:rPr>
            <w:noProof/>
            <w:webHidden/>
          </w:rPr>
          <w:instrText xml:space="preserve"> PAGEREF _Toc28065089 \h </w:instrText>
        </w:r>
        <w:r w:rsidR="00C73E9F" w:rsidRPr="00111FF6">
          <w:rPr>
            <w:noProof/>
            <w:webHidden/>
          </w:rPr>
        </w:r>
        <w:r w:rsidR="00C73E9F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16</w:t>
        </w:r>
        <w:r w:rsidR="00C73E9F" w:rsidRPr="00111FF6">
          <w:rPr>
            <w:noProof/>
            <w:webHidden/>
          </w:rPr>
          <w:fldChar w:fldCharType="end"/>
        </w:r>
      </w:hyperlink>
      <w:r w:rsidR="00C73E9F" w:rsidRPr="00111FF6">
        <w:rPr>
          <w:lang w:val="es-ES"/>
        </w:rPr>
        <w:fldChar w:fldCharType="end"/>
      </w:r>
      <w:r w:rsidRPr="00111FF6">
        <w:rPr>
          <w:lang w:val="es-ES"/>
        </w:rPr>
        <w:fldChar w:fldCharType="begin"/>
      </w:r>
      <w:r w:rsidRPr="00111FF6">
        <w:rPr>
          <w:lang w:val="es-ES"/>
        </w:rPr>
        <w:instrText xml:space="preserve"> TOC \h \z \c "Tabel 4." </w:instrText>
      </w:r>
      <w:r w:rsidRPr="00111FF6">
        <w:rPr>
          <w:lang w:val="es-ES"/>
        </w:rPr>
        <w:fldChar w:fldCharType="separate"/>
      </w:r>
    </w:p>
    <w:p w14:paraId="660E3592" w14:textId="588222C6" w:rsidR="00167C54" w:rsidRPr="00111FF6" w:rsidRDefault="00DD5677" w:rsidP="00167C54">
      <w:pPr>
        <w:pStyle w:val="TableofFigures"/>
        <w:tabs>
          <w:tab w:val="right" w:leader="dot" w:pos="8303"/>
        </w:tabs>
        <w:rPr>
          <w:rFonts w:asciiTheme="minorHAnsi" w:eastAsiaTheme="minorEastAsia" w:hAnsiTheme="minorHAnsi" w:cstheme="minorBidi"/>
          <w:noProof/>
          <w:lang w:val="en-ID"/>
        </w:rPr>
      </w:pPr>
      <w:hyperlink w:anchor="_Toc28065796" w:history="1">
        <w:r w:rsidR="00167C54" w:rsidRPr="00111FF6">
          <w:rPr>
            <w:rStyle w:val="Hyperlink"/>
            <w:noProof/>
          </w:rPr>
          <w:t>Tabel 4.2 Jadwal Pelaksanaan Penelitian</w:t>
        </w:r>
        <w:r w:rsidR="00167C54" w:rsidRPr="00111FF6">
          <w:rPr>
            <w:noProof/>
            <w:webHidden/>
          </w:rPr>
          <w:tab/>
        </w:r>
        <w:r w:rsidR="00167C54" w:rsidRPr="00111FF6">
          <w:rPr>
            <w:noProof/>
            <w:webHidden/>
          </w:rPr>
          <w:fldChar w:fldCharType="begin"/>
        </w:r>
        <w:r w:rsidR="00167C54" w:rsidRPr="00111FF6">
          <w:rPr>
            <w:noProof/>
            <w:webHidden/>
          </w:rPr>
          <w:instrText xml:space="preserve"> PAGEREF _Toc28065796 \h </w:instrText>
        </w:r>
        <w:r w:rsidR="00167C54" w:rsidRPr="00111FF6">
          <w:rPr>
            <w:noProof/>
            <w:webHidden/>
          </w:rPr>
        </w:r>
        <w:r w:rsidR="00167C54" w:rsidRPr="00111FF6">
          <w:rPr>
            <w:noProof/>
            <w:webHidden/>
          </w:rPr>
          <w:fldChar w:fldCharType="separate"/>
        </w:r>
        <w:r w:rsidR="00446B26" w:rsidRPr="00111FF6">
          <w:rPr>
            <w:noProof/>
            <w:webHidden/>
          </w:rPr>
          <w:t>22</w:t>
        </w:r>
        <w:r w:rsidR="00167C54" w:rsidRPr="00111FF6">
          <w:rPr>
            <w:noProof/>
            <w:webHidden/>
          </w:rPr>
          <w:fldChar w:fldCharType="end"/>
        </w:r>
      </w:hyperlink>
    </w:p>
    <w:p w14:paraId="562DDB74" w14:textId="77777777" w:rsidR="002563E5" w:rsidRDefault="00167C54" w:rsidP="00167C54">
      <w:pPr>
        <w:rPr>
          <w:lang w:val="es-ES"/>
        </w:rPr>
        <w:sectPr w:rsidR="002563E5" w:rsidSect="002563E5">
          <w:headerReference w:type="default" r:id="rId13"/>
          <w:footerReference w:type="default" r:id="rId14"/>
          <w:pgSz w:w="11907" w:h="16840" w:code="9"/>
          <w:pgMar w:top="1440" w:right="1797" w:bottom="1440" w:left="1797" w:header="720" w:footer="720" w:gutter="0"/>
          <w:pgNumType w:fmt="lowerRoman"/>
          <w:cols w:space="720"/>
          <w:docGrid w:linePitch="360"/>
        </w:sectPr>
      </w:pPr>
      <w:r w:rsidRPr="00111FF6">
        <w:rPr>
          <w:lang w:val="es-ES"/>
        </w:rPr>
        <w:fldChar w:fldCharType="end"/>
      </w:r>
    </w:p>
    <w:p w14:paraId="4A2A1AF9" w14:textId="0173E53C" w:rsidR="008B1371" w:rsidRPr="008B1371" w:rsidRDefault="008B1371" w:rsidP="00167C54">
      <w:pPr>
        <w:rPr>
          <w:lang w:val="es-ES"/>
        </w:rPr>
      </w:pPr>
    </w:p>
    <w:p w14:paraId="4C59A2BD" w14:textId="77777777" w:rsidR="00496241" w:rsidRPr="00496241" w:rsidRDefault="00496241" w:rsidP="00496241"/>
    <w:p w14:paraId="07EE59F8" w14:textId="031A14CE" w:rsidR="002563E5" w:rsidRDefault="00496241" w:rsidP="002563E5">
      <w:pPr>
        <w:rPr>
          <w:sz w:val="28"/>
          <w:szCs w:val="28"/>
        </w:rPr>
        <w:sectPr w:rsidR="002563E5" w:rsidSect="002563E5">
          <w:type w:val="continuous"/>
          <w:pgSz w:w="11907" w:h="16840" w:code="9"/>
          <w:pgMar w:top="1440" w:right="1797" w:bottom="1440" w:left="1797" w:header="720" w:footer="720" w:gutter="0"/>
          <w:pgNumType w:fmt="lowerRoman"/>
          <w:cols w:space="720"/>
          <w:docGrid w:linePitch="360"/>
        </w:sectPr>
      </w:pPr>
      <w:r>
        <w:br w:type="page"/>
      </w:r>
      <w:bookmarkStart w:id="18" w:name="_Toc28262188"/>
      <w:bookmarkStart w:id="19" w:name="_Toc28262712"/>
    </w:p>
    <w:p w14:paraId="0920708A" w14:textId="126A027E" w:rsidR="001E2BA8" w:rsidRPr="005C0BD0" w:rsidRDefault="00BC7EE9" w:rsidP="0001214C">
      <w:pPr>
        <w:pStyle w:val="Heading1"/>
        <w:rPr>
          <w:sz w:val="28"/>
          <w:szCs w:val="28"/>
        </w:rPr>
      </w:pPr>
      <w:bookmarkStart w:id="20" w:name="_Toc58838529"/>
      <w:r w:rsidRPr="005C0BD0">
        <w:rPr>
          <w:sz w:val="28"/>
          <w:szCs w:val="28"/>
        </w:rPr>
        <w:lastRenderedPageBreak/>
        <w:t xml:space="preserve">BAB </w:t>
      </w:r>
      <w:r w:rsidR="005C0BD0" w:rsidRPr="005C0BD0">
        <w:rPr>
          <w:sz w:val="28"/>
          <w:szCs w:val="28"/>
          <w:lang w:val="id-ID"/>
        </w:rPr>
        <w:t>I</w:t>
      </w:r>
      <w:r w:rsidR="0033023C" w:rsidRPr="005C0BD0">
        <w:rPr>
          <w:sz w:val="28"/>
          <w:szCs w:val="28"/>
          <w:lang w:val="id-ID"/>
        </w:rPr>
        <w:t xml:space="preserve">. </w:t>
      </w:r>
      <w:r w:rsidR="001E2BA8" w:rsidRPr="005C0BD0">
        <w:rPr>
          <w:sz w:val="28"/>
          <w:szCs w:val="28"/>
        </w:rPr>
        <w:t>Pendahuluan</w:t>
      </w:r>
      <w:bookmarkEnd w:id="18"/>
      <w:bookmarkEnd w:id="19"/>
      <w:bookmarkEnd w:id="20"/>
    </w:p>
    <w:p w14:paraId="3C8A1F9F" w14:textId="77777777" w:rsidR="00A64703" w:rsidRDefault="00A64703" w:rsidP="00A64703">
      <w:pPr>
        <w:jc w:val="center"/>
      </w:pPr>
    </w:p>
    <w:p w14:paraId="19EBE72A" w14:textId="77777777" w:rsidR="00CF13E4" w:rsidRPr="00CF13E4" w:rsidRDefault="0039108B" w:rsidP="00CF13E4">
      <w:pPr>
        <w:pStyle w:val="Heading2"/>
      </w:pPr>
      <w:bookmarkStart w:id="21" w:name="_Toc28262189"/>
      <w:bookmarkStart w:id="22" w:name="_Toc28262713"/>
      <w:bookmarkStart w:id="23" w:name="_Toc58838530"/>
      <w:r w:rsidRPr="006A5EDF">
        <w:t xml:space="preserve">Latar </w:t>
      </w:r>
      <w:r w:rsidRPr="00546D0B">
        <w:t>Belakang</w:t>
      </w:r>
      <w:bookmarkEnd w:id="21"/>
      <w:bookmarkEnd w:id="22"/>
      <w:bookmarkEnd w:id="23"/>
    </w:p>
    <w:p w14:paraId="3AA10256" w14:textId="10C87455" w:rsidR="009B7EE0" w:rsidRDefault="009B7EE0" w:rsidP="009B7EE0">
      <w:pPr>
        <w:ind w:firstLine="567"/>
        <w:jc w:val="both"/>
      </w:pPr>
      <w:r>
        <w:rPr>
          <w:lang w:val="id-ID"/>
        </w:rPr>
        <w:t>B</w:t>
      </w:r>
      <w:r>
        <w:t xml:space="preserve">erisi tentang uraian mengapa </w:t>
      </w:r>
      <w:r>
        <w:rPr>
          <w:lang w:val="id-ID"/>
        </w:rPr>
        <w:t>pengembangan</w:t>
      </w:r>
      <w:r>
        <w:t xml:space="preserve"> ini</w:t>
      </w:r>
      <w:r>
        <w:rPr>
          <w:lang w:val="id-ID"/>
        </w:rPr>
        <w:t xml:space="preserve"> perlu</w:t>
      </w:r>
      <w:r>
        <w:t xml:space="preserve"> dilakukan. </w:t>
      </w:r>
      <w:r w:rsidR="009D63EF">
        <w:rPr>
          <w:lang w:val="id-ID"/>
        </w:rPr>
        <w:t>H</w:t>
      </w:r>
      <w:r>
        <w:t>endaknya dijabarkan secara runtut dan jelas sehingga memudahkan perumusan masalah.</w:t>
      </w:r>
    </w:p>
    <w:p w14:paraId="44D7B1EE" w14:textId="1AA918E0" w:rsidR="00DA2974" w:rsidRDefault="00DF5328" w:rsidP="00DF5328">
      <w:pPr>
        <w:ind w:firstLine="567"/>
        <w:jc w:val="both"/>
      </w:pPr>
      <w:r>
        <w:rPr>
          <w:lang w:val="id-ID"/>
        </w:rPr>
        <w:t>J</w:t>
      </w:r>
      <w:r w:rsidR="009B7EE0">
        <w:t xml:space="preserve">elaskan permasalahan yang ingin dipecahkan, mengapa masalah tersebut penting atau krusial untuk dipecahkan, kondisi terkini dan sejauh mana </w:t>
      </w:r>
      <w:r>
        <w:rPr>
          <w:lang w:val="id-ID"/>
        </w:rPr>
        <w:t>pendekatan</w:t>
      </w:r>
      <w:r w:rsidR="009B7EE0">
        <w:t xml:space="preserve"> sebelumnya memecahkan masalah tersebut</w:t>
      </w:r>
      <w:r>
        <w:rPr>
          <w:lang w:val="id-ID"/>
        </w:rPr>
        <w:t xml:space="preserve">, </w:t>
      </w:r>
      <w:r w:rsidR="009B7EE0">
        <w:t>dan mengapa solusi</w:t>
      </w:r>
      <w:r>
        <w:rPr>
          <w:lang w:val="id-ID"/>
        </w:rPr>
        <w:t>(pengembangan perangkat lukan)</w:t>
      </w:r>
      <w:r w:rsidR="009B7EE0">
        <w:t xml:space="preserve"> yang ditawarkan dalam Tugas Akhir ini diperlukan.</w:t>
      </w:r>
      <w:r w:rsidR="003732A8">
        <w:t xml:space="preserve"> </w:t>
      </w:r>
    </w:p>
    <w:p w14:paraId="21D1DD5E" w14:textId="77777777" w:rsidR="002C1040" w:rsidRDefault="00DB1C1E" w:rsidP="00D215B2">
      <w:pPr>
        <w:pStyle w:val="Heading2"/>
      </w:pPr>
      <w:bookmarkStart w:id="24" w:name="_Toc28262190"/>
      <w:bookmarkStart w:id="25" w:name="_Toc28262714"/>
      <w:bookmarkStart w:id="26" w:name="_Toc58838531"/>
      <w:r w:rsidRPr="00507494">
        <w:rPr>
          <w:lang w:val="id-ID"/>
        </w:rPr>
        <w:t>Rumusan Masalah</w:t>
      </w:r>
      <w:bookmarkEnd w:id="24"/>
      <w:bookmarkEnd w:id="25"/>
      <w:bookmarkEnd w:id="26"/>
    </w:p>
    <w:p w14:paraId="40AF3143" w14:textId="1FD13B8E" w:rsidR="002A4026" w:rsidRPr="00833745" w:rsidRDefault="00DF5328" w:rsidP="00DF5328">
      <w:pPr>
        <w:ind w:firstLine="567"/>
        <w:jc w:val="both"/>
      </w:pPr>
      <w:r w:rsidRPr="00DF5328">
        <w:t xml:space="preserve">Permasalahan yang diangkat dituliskan dalam bentuk deklaratif atau kalimat-kalimat pertanyaan yang tegas dan jelas. </w:t>
      </w:r>
      <w:r>
        <w:rPr>
          <w:lang w:val="id-ID"/>
        </w:rPr>
        <w:t>Bagian ini</w:t>
      </w:r>
      <w:r w:rsidRPr="00DF5328">
        <w:t xml:space="preserve"> </w:t>
      </w:r>
      <w:r>
        <w:rPr>
          <w:lang w:val="id-ID"/>
        </w:rPr>
        <w:t>menjelaskan</w:t>
      </w:r>
      <w:r w:rsidRPr="00DF5328">
        <w:t xml:space="preserve"> perumusan kesenjangan antara keadaan </w:t>
      </w:r>
      <w:r>
        <w:rPr>
          <w:lang w:val="id-ID"/>
        </w:rPr>
        <w:t>saat ini</w:t>
      </w:r>
      <w:r w:rsidRPr="00DF5328">
        <w:t xml:space="preserve"> dengan keadaan yang akan dicapai</w:t>
      </w:r>
      <w:r>
        <w:rPr>
          <w:lang w:val="id-ID"/>
        </w:rPr>
        <w:t>.</w:t>
      </w:r>
    </w:p>
    <w:p w14:paraId="19F5593B" w14:textId="77777777" w:rsidR="00DF2532" w:rsidRDefault="00DF2532" w:rsidP="00833745">
      <w:pPr>
        <w:pStyle w:val="Heading2"/>
      </w:pPr>
      <w:bookmarkStart w:id="27" w:name="_Toc28262191"/>
      <w:bookmarkStart w:id="28" w:name="_Toc28262715"/>
      <w:bookmarkStart w:id="29" w:name="_Toc58838532"/>
      <w:r w:rsidRPr="008E1986">
        <w:t xml:space="preserve">Batasan </w:t>
      </w:r>
      <w:r w:rsidR="006009A9">
        <w:t>Masalah</w:t>
      </w:r>
      <w:bookmarkEnd w:id="27"/>
      <w:bookmarkEnd w:id="28"/>
      <w:bookmarkEnd w:id="29"/>
    </w:p>
    <w:p w14:paraId="4BA79E4C" w14:textId="33CC9FE5" w:rsidR="00833745" w:rsidRPr="00833745" w:rsidRDefault="00DF5328" w:rsidP="00DF5328">
      <w:pPr>
        <w:ind w:firstLine="540"/>
        <w:jc w:val="both"/>
      </w:pPr>
      <w:r>
        <w:rPr>
          <w:lang w:val="id-ID"/>
        </w:rPr>
        <w:t>Merupakan penjelasan lingkup pengembangan perangkat lunak.</w:t>
      </w:r>
    </w:p>
    <w:p w14:paraId="7870AED6" w14:textId="4414E655" w:rsidR="00034183" w:rsidRPr="00507494" w:rsidRDefault="00034183" w:rsidP="00546D0B">
      <w:pPr>
        <w:pStyle w:val="Heading2"/>
      </w:pPr>
      <w:bookmarkStart w:id="30" w:name="_Toc58838533"/>
      <w:bookmarkStart w:id="31" w:name="_Toc28262192"/>
      <w:bookmarkStart w:id="32" w:name="_Toc28262716"/>
      <w:r>
        <w:t>Tujuan</w:t>
      </w:r>
      <w:bookmarkEnd w:id="30"/>
      <w:r>
        <w:t xml:space="preserve"> </w:t>
      </w:r>
      <w:bookmarkEnd w:id="31"/>
      <w:bookmarkEnd w:id="32"/>
    </w:p>
    <w:p w14:paraId="15F030CB" w14:textId="14E82D9C" w:rsidR="006669FF" w:rsidRPr="00DF5328" w:rsidRDefault="00DF5328" w:rsidP="00265BA0">
      <w:pPr>
        <w:ind w:firstLine="720"/>
        <w:jc w:val="both"/>
        <w:rPr>
          <w:lang w:val="id-ID"/>
        </w:rPr>
      </w:pPr>
      <w:r w:rsidRPr="00DF5328">
        <w:t xml:space="preserve">Tujuan </w:t>
      </w:r>
      <w:r>
        <w:rPr>
          <w:lang w:val="id-ID"/>
        </w:rPr>
        <w:t>t</w:t>
      </w:r>
      <w:r w:rsidRPr="00DF5328">
        <w:t xml:space="preserve">ugas </w:t>
      </w:r>
      <w:r>
        <w:rPr>
          <w:lang w:val="id-ID"/>
        </w:rPr>
        <w:t>a</w:t>
      </w:r>
      <w:r w:rsidRPr="00DF5328">
        <w:t xml:space="preserve">khir berisi uraian tentang hasil yang akan dicapai atau jawaban permasalahan. Bentuk jawaban tersebut </w:t>
      </w:r>
      <w:r>
        <w:rPr>
          <w:lang w:val="id-ID"/>
        </w:rPr>
        <w:t>adalah bagaimana</w:t>
      </w:r>
      <w:r w:rsidRPr="00DF5328">
        <w:t xml:space="preserve"> perangkat lunak</w:t>
      </w:r>
      <w:r w:rsidR="00833745">
        <w:t xml:space="preserve"> </w:t>
      </w:r>
      <w:r>
        <w:rPr>
          <w:lang w:val="id-ID"/>
        </w:rPr>
        <w:t>yang dikembangkan menyelesaikan masalah.</w:t>
      </w:r>
    </w:p>
    <w:p w14:paraId="3A8CA8B3" w14:textId="06D8E92E" w:rsidR="00034183" w:rsidRPr="00376E7F" w:rsidRDefault="006C77F8" w:rsidP="00546D0B">
      <w:pPr>
        <w:pStyle w:val="Heading2"/>
      </w:pPr>
      <w:bookmarkStart w:id="33" w:name="_Toc58838534"/>
      <w:r>
        <w:rPr>
          <w:lang w:val="id-ID"/>
        </w:rPr>
        <w:t>Manfaat</w:t>
      </w:r>
      <w:bookmarkEnd w:id="33"/>
    </w:p>
    <w:p w14:paraId="49313799" w14:textId="306AFB46" w:rsidR="003C1443" w:rsidRPr="006C77F8" w:rsidRDefault="00DF5328" w:rsidP="006C77F8">
      <w:pPr>
        <w:ind w:firstLine="720"/>
        <w:jc w:val="both"/>
        <w:rPr>
          <w:lang w:val="id-ID"/>
        </w:rPr>
      </w:pPr>
      <w:bookmarkStart w:id="34" w:name="_Toc28262194"/>
      <w:bookmarkStart w:id="35" w:name="_Toc28262718"/>
      <w:r>
        <w:rPr>
          <w:lang w:val="id-ID"/>
        </w:rPr>
        <w:t>Merupakan penjelasan tentang manfaat pengembangan.</w:t>
      </w:r>
      <w:r w:rsidR="00C06B76">
        <w:rPr>
          <w:lang w:val="id-ID"/>
        </w:rPr>
        <w:t xml:space="preserve"> Jelaskan outcome yang didapat dengan dilakukannya pengembangan perangkat lunak tersebut.</w:t>
      </w:r>
    </w:p>
    <w:p w14:paraId="18C25202" w14:textId="04660EA6" w:rsidR="006C77F8" w:rsidRDefault="006C77F8" w:rsidP="006C77F8">
      <w:pPr>
        <w:ind w:firstLine="720"/>
        <w:jc w:val="both"/>
        <w:rPr>
          <w:b/>
          <w:caps/>
        </w:rPr>
      </w:pPr>
    </w:p>
    <w:p w14:paraId="5A4CA881" w14:textId="4C1EDDEC" w:rsidR="006C77F8" w:rsidRDefault="006C77F8" w:rsidP="006C77F8">
      <w:pPr>
        <w:ind w:firstLine="720"/>
        <w:jc w:val="both"/>
        <w:rPr>
          <w:b/>
          <w:caps/>
        </w:rPr>
      </w:pPr>
    </w:p>
    <w:p w14:paraId="57347662" w14:textId="2B44FAE6" w:rsidR="00DF5328" w:rsidRDefault="00DF5328" w:rsidP="006C77F8">
      <w:pPr>
        <w:ind w:firstLine="720"/>
        <w:jc w:val="both"/>
        <w:rPr>
          <w:b/>
          <w:caps/>
        </w:rPr>
      </w:pPr>
    </w:p>
    <w:p w14:paraId="105A0188" w14:textId="291838ED" w:rsidR="00DF5328" w:rsidRDefault="00DF5328" w:rsidP="006C77F8">
      <w:pPr>
        <w:ind w:firstLine="720"/>
        <w:jc w:val="both"/>
        <w:rPr>
          <w:b/>
          <w:caps/>
        </w:rPr>
      </w:pPr>
    </w:p>
    <w:p w14:paraId="214C945F" w14:textId="5A13EE72" w:rsidR="00DF5328" w:rsidRDefault="00DF5328" w:rsidP="006C77F8">
      <w:pPr>
        <w:ind w:firstLine="720"/>
        <w:jc w:val="both"/>
        <w:rPr>
          <w:b/>
          <w:caps/>
        </w:rPr>
      </w:pPr>
    </w:p>
    <w:p w14:paraId="49AF8253" w14:textId="4DF18C9E" w:rsidR="00DF5328" w:rsidRDefault="00DF5328" w:rsidP="006C77F8">
      <w:pPr>
        <w:ind w:firstLine="720"/>
        <w:jc w:val="both"/>
        <w:rPr>
          <w:b/>
          <w:caps/>
        </w:rPr>
      </w:pPr>
    </w:p>
    <w:p w14:paraId="46AC6ACE" w14:textId="59757845" w:rsidR="00DF5328" w:rsidRDefault="00DF5328" w:rsidP="006C77F8">
      <w:pPr>
        <w:ind w:firstLine="720"/>
        <w:jc w:val="both"/>
        <w:rPr>
          <w:b/>
          <w:caps/>
        </w:rPr>
      </w:pPr>
    </w:p>
    <w:p w14:paraId="0A93D6C5" w14:textId="1336855F" w:rsidR="00DF5328" w:rsidRDefault="00DF5328" w:rsidP="006C77F8">
      <w:pPr>
        <w:ind w:firstLine="720"/>
        <w:jc w:val="both"/>
        <w:rPr>
          <w:b/>
          <w:caps/>
        </w:rPr>
      </w:pPr>
    </w:p>
    <w:p w14:paraId="2DA7584B" w14:textId="7523A343" w:rsidR="00C06B76" w:rsidRDefault="00C06B76" w:rsidP="006C77F8">
      <w:pPr>
        <w:ind w:firstLine="720"/>
        <w:jc w:val="both"/>
        <w:rPr>
          <w:b/>
          <w:caps/>
        </w:rPr>
      </w:pPr>
    </w:p>
    <w:p w14:paraId="733B3EFE" w14:textId="77777777" w:rsidR="009D63EF" w:rsidRDefault="009D63EF" w:rsidP="006C77F8">
      <w:pPr>
        <w:ind w:firstLine="720"/>
        <w:jc w:val="both"/>
        <w:rPr>
          <w:b/>
          <w:caps/>
        </w:rPr>
      </w:pPr>
    </w:p>
    <w:p w14:paraId="148BCC02" w14:textId="77777777" w:rsidR="00C06B76" w:rsidRDefault="00C06B76" w:rsidP="006C77F8">
      <w:pPr>
        <w:ind w:firstLine="720"/>
        <w:jc w:val="both"/>
        <w:rPr>
          <w:b/>
          <w:caps/>
        </w:rPr>
      </w:pPr>
    </w:p>
    <w:p w14:paraId="0E4620CD" w14:textId="333E9C3A" w:rsidR="005A498B" w:rsidRPr="005C0BD0" w:rsidRDefault="00BC7EE9" w:rsidP="008E464C">
      <w:pPr>
        <w:pStyle w:val="Heading1"/>
        <w:rPr>
          <w:sz w:val="28"/>
          <w:szCs w:val="28"/>
          <w:lang w:val="id-ID"/>
        </w:rPr>
      </w:pPr>
      <w:bookmarkStart w:id="36" w:name="_Toc58838535"/>
      <w:r w:rsidRPr="005C0BD0">
        <w:rPr>
          <w:sz w:val="28"/>
          <w:szCs w:val="28"/>
        </w:rPr>
        <w:lastRenderedPageBreak/>
        <w:t xml:space="preserve">BAB </w:t>
      </w:r>
      <w:bookmarkEnd w:id="34"/>
      <w:bookmarkEnd w:id="35"/>
      <w:r w:rsidR="006C77F8" w:rsidRPr="005C0BD0">
        <w:rPr>
          <w:sz w:val="28"/>
          <w:szCs w:val="28"/>
          <w:lang w:val="id-ID"/>
        </w:rPr>
        <w:t>II. LANDASAN TEORI</w:t>
      </w:r>
      <w:bookmarkEnd w:id="36"/>
    </w:p>
    <w:p w14:paraId="336513BE" w14:textId="77777777" w:rsidR="001F4541" w:rsidRDefault="001F4541" w:rsidP="005A498B">
      <w:pPr>
        <w:jc w:val="center"/>
        <w:rPr>
          <w:b/>
        </w:rPr>
      </w:pPr>
    </w:p>
    <w:p w14:paraId="692A5523" w14:textId="075CDA52" w:rsidR="00763D47" w:rsidRPr="003C5B79" w:rsidRDefault="003C5B79" w:rsidP="00763D47">
      <w:pPr>
        <w:pStyle w:val="isi"/>
        <w:rPr>
          <w:lang w:val="id-ID"/>
        </w:rPr>
      </w:pPr>
      <w:bookmarkStart w:id="37" w:name="_Toc504076952"/>
      <w:r>
        <w:rPr>
          <w:lang w:val="id-ID"/>
        </w:rPr>
        <w:t>Landasan</w:t>
      </w:r>
      <w:r w:rsidRPr="003C5B79">
        <w:t xml:space="preserve"> teori mencantumkan penjelasan konsep-konsep atau teori yang sekiranya dibutuhkan oleh pembaca untuk lebih memahami laporan Tugas Akhir</w:t>
      </w:r>
      <w:r>
        <w:rPr>
          <w:lang w:val="id-ID"/>
        </w:rPr>
        <w:t>.</w:t>
      </w:r>
      <w:r w:rsidRPr="003C5B79">
        <w:t xml:space="preserve"> </w:t>
      </w:r>
      <w:r>
        <w:rPr>
          <w:lang w:val="id-ID"/>
        </w:rPr>
        <w:t>Landasan</w:t>
      </w:r>
      <w:r w:rsidRPr="003C5B79">
        <w:rPr>
          <w:lang w:val="id-ID"/>
        </w:rPr>
        <w:t xml:space="preserve"> teori </w:t>
      </w:r>
      <w:r>
        <w:rPr>
          <w:lang w:val="id-ID"/>
        </w:rPr>
        <w:t>yang dikemukakan harus</w:t>
      </w:r>
      <w:r w:rsidRPr="003C5B79">
        <w:rPr>
          <w:lang w:val="id-ID"/>
        </w:rPr>
        <w:t xml:space="preserve"> relevan atau ada kaitannya terhadap </w:t>
      </w:r>
      <w:r>
        <w:rPr>
          <w:lang w:val="id-ID"/>
        </w:rPr>
        <w:t>pengembangan</w:t>
      </w:r>
      <w:r w:rsidRPr="003C5B79">
        <w:rPr>
          <w:lang w:val="id-ID"/>
        </w:rPr>
        <w:t xml:space="preserve"> yang akan dilakukan</w:t>
      </w:r>
      <w:r>
        <w:rPr>
          <w:lang w:val="id-ID"/>
        </w:rPr>
        <w:t>.</w:t>
      </w:r>
    </w:p>
    <w:p w14:paraId="77CF84E8" w14:textId="0D6CCE4E" w:rsidR="005A5DC6" w:rsidRPr="005A5DC6" w:rsidRDefault="0048007F" w:rsidP="00F25ABC">
      <w:pPr>
        <w:pStyle w:val="Heading2"/>
        <w:numPr>
          <w:ilvl w:val="0"/>
          <w:numId w:val="11"/>
        </w:numPr>
        <w:ind w:left="426" w:hanging="426"/>
      </w:pPr>
      <w:bookmarkStart w:id="38" w:name="_Toc58838536"/>
      <w:r>
        <w:t>Smart Card</w:t>
      </w:r>
      <w:bookmarkEnd w:id="38"/>
    </w:p>
    <w:bookmarkEnd w:id="37"/>
    <w:p w14:paraId="4CD221DC" w14:textId="0B0047D1" w:rsidR="0043657C" w:rsidRPr="0043657C" w:rsidRDefault="00E8148F" w:rsidP="00D8180F">
      <w:pPr>
        <w:pStyle w:val="isi"/>
      </w:pPr>
      <w:r>
        <w:t xml:space="preserve"> </w:t>
      </w:r>
    </w:p>
    <w:p w14:paraId="3469D8E1" w14:textId="77777777" w:rsidR="00425F9D" w:rsidRDefault="00425F9D" w:rsidP="0048007F">
      <w:pPr>
        <w:pStyle w:val="Heading2"/>
        <w:numPr>
          <w:ilvl w:val="0"/>
          <w:numId w:val="11"/>
        </w:numPr>
        <w:ind w:left="426" w:hanging="426"/>
      </w:pPr>
      <w:bookmarkStart w:id="39" w:name="_Toc28262200"/>
      <w:bookmarkStart w:id="40" w:name="_Toc28262724"/>
      <w:bookmarkStart w:id="41" w:name="_Toc58838537"/>
      <w:r>
        <w:t>RFID</w:t>
      </w:r>
      <w:bookmarkEnd w:id="39"/>
      <w:bookmarkEnd w:id="40"/>
      <w:bookmarkEnd w:id="41"/>
    </w:p>
    <w:p w14:paraId="51BDE8C8" w14:textId="24CFDEA4" w:rsidR="00E8148F" w:rsidRPr="00E8148F" w:rsidRDefault="00E8148F" w:rsidP="003C5B79">
      <w:pPr>
        <w:jc w:val="both"/>
      </w:pPr>
      <w:r>
        <w:t xml:space="preserve">  </w:t>
      </w:r>
    </w:p>
    <w:p w14:paraId="7D9823B5" w14:textId="77777777" w:rsidR="00425F9D" w:rsidRDefault="00425F9D" w:rsidP="0048007F">
      <w:pPr>
        <w:pStyle w:val="Heading2"/>
        <w:numPr>
          <w:ilvl w:val="0"/>
          <w:numId w:val="11"/>
        </w:numPr>
        <w:ind w:left="426" w:hanging="426"/>
      </w:pPr>
      <w:bookmarkStart w:id="42" w:name="_Toc28262201"/>
      <w:bookmarkStart w:id="43" w:name="_Toc28262725"/>
      <w:bookmarkStart w:id="44" w:name="_Toc58838538"/>
      <w:r>
        <w:t>NFC</w:t>
      </w:r>
      <w:bookmarkEnd w:id="42"/>
      <w:bookmarkEnd w:id="43"/>
      <w:bookmarkEnd w:id="44"/>
    </w:p>
    <w:p w14:paraId="26DF62AE" w14:textId="77777777" w:rsidR="003C5B79" w:rsidRDefault="003C5B79" w:rsidP="002563E5">
      <w:bookmarkStart w:id="45" w:name="_Toc28262202"/>
      <w:bookmarkStart w:id="46" w:name="_Toc28262729"/>
    </w:p>
    <w:p w14:paraId="797F79AC" w14:textId="4C054794" w:rsidR="00425F9D" w:rsidRDefault="00425F9D" w:rsidP="0048007F">
      <w:pPr>
        <w:pStyle w:val="Heading2"/>
        <w:numPr>
          <w:ilvl w:val="0"/>
          <w:numId w:val="11"/>
        </w:numPr>
        <w:ind w:left="426" w:hanging="426"/>
      </w:pPr>
      <w:bookmarkStart w:id="47" w:name="_Toc58838539"/>
      <w:r>
        <w:t>Internet of Things</w:t>
      </w:r>
      <w:bookmarkEnd w:id="45"/>
      <w:bookmarkEnd w:id="46"/>
      <w:bookmarkEnd w:id="47"/>
    </w:p>
    <w:p w14:paraId="0197D588" w14:textId="77777777" w:rsidR="003C5B79" w:rsidRPr="003C5B79" w:rsidRDefault="003C5B79" w:rsidP="003C5B79"/>
    <w:p w14:paraId="6A4C3A4F" w14:textId="24183089" w:rsidR="00CE4F99" w:rsidRPr="00CE4F99" w:rsidRDefault="003C5B79" w:rsidP="003C5B79">
      <w:pPr>
        <w:pStyle w:val="Heading2"/>
        <w:numPr>
          <w:ilvl w:val="0"/>
          <w:numId w:val="11"/>
        </w:numPr>
        <w:ind w:left="426" w:hanging="426"/>
      </w:pPr>
      <w:bookmarkStart w:id="48" w:name="_Toc58838540"/>
      <w:r>
        <w:rPr>
          <w:lang w:val="id-ID"/>
        </w:rPr>
        <w:t>.....</w:t>
      </w:r>
      <w:bookmarkEnd w:id="48"/>
    </w:p>
    <w:p w14:paraId="0965D01B" w14:textId="77777777" w:rsidR="00666C98" w:rsidRPr="00937F22" w:rsidRDefault="00CE4F99" w:rsidP="0074025F">
      <w:pPr>
        <w:pStyle w:val="isi"/>
      </w:pPr>
      <w:r>
        <w:t xml:space="preserve"> </w:t>
      </w:r>
      <w:r w:rsidR="00666C98" w:rsidRPr="00937F22">
        <w:br w:type="page"/>
      </w:r>
    </w:p>
    <w:p w14:paraId="21ED4266" w14:textId="3EF2586B" w:rsidR="003F1F49" w:rsidRPr="005C0BD0" w:rsidRDefault="00BC7EE9" w:rsidP="00462512">
      <w:pPr>
        <w:pStyle w:val="Heading1"/>
        <w:rPr>
          <w:sz w:val="28"/>
          <w:szCs w:val="28"/>
          <w:lang w:val="id-ID"/>
        </w:rPr>
      </w:pPr>
      <w:bookmarkStart w:id="49" w:name="_Toc28262210"/>
      <w:bookmarkStart w:id="50" w:name="_Toc28262742"/>
      <w:bookmarkStart w:id="51" w:name="_Toc58838541"/>
      <w:r w:rsidRPr="005C0BD0">
        <w:rPr>
          <w:sz w:val="28"/>
          <w:szCs w:val="28"/>
        </w:rPr>
        <w:lastRenderedPageBreak/>
        <w:t xml:space="preserve">BAB </w:t>
      </w:r>
      <w:r w:rsidR="004053E8" w:rsidRPr="005C0BD0">
        <w:rPr>
          <w:sz w:val="28"/>
          <w:szCs w:val="28"/>
          <w:lang w:val="id-ID"/>
        </w:rPr>
        <w:t>III</w:t>
      </w:r>
      <w:r w:rsidR="002E1B36" w:rsidRPr="005C0BD0">
        <w:rPr>
          <w:sz w:val="28"/>
          <w:szCs w:val="28"/>
          <w:lang w:val="id-ID"/>
        </w:rPr>
        <w:t xml:space="preserve">. </w:t>
      </w:r>
      <w:r w:rsidR="00FF0A4E" w:rsidRPr="005C0BD0">
        <w:rPr>
          <w:sz w:val="28"/>
          <w:szCs w:val="28"/>
        </w:rPr>
        <w:t>Metod</w:t>
      </w:r>
      <w:r w:rsidR="002E1B36" w:rsidRPr="005C0BD0">
        <w:rPr>
          <w:sz w:val="28"/>
          <w:szCs w:val="28"/>
          <w:lang w:val="id-ID"/>
        </w:rPr>
        <w:t>OLOGI</w:t>
      </w:r>
      <w:r w:rsidR="00FF0A4E" w:rsidRPr="005C0BD0">
        <w:rPr>
          <w:sz w:val="28"/>
          <w:szCs w:val="28"/>
        </w:rPr>
        <w:t xml:space="preserve"> pen</w:t>
      </w:r>
      <w:bookmarkEnd w:id="49"/>
      <w:bookmarkEnd w:id="50"/>
      <w:r w:rsidR="002E1B36" w:rsidRPr="005C0BD0">
        <w:rPr>
          <w:sz w:val="28"/>
          <w:szCs w:val="28"/>
          <w:lang w:val="id-ID"/>
        </w:rPr>
        <w:t>GEMBANGAN</w:t>
      </w:r>
      <w:bookmarkEnd w:id="51"/>
    </w:p>
    <w:p w14:paraId="26190B70" w14:textId="77777777" w:rsidR="003F1F49" w:rsidRDefault="003F1F49" w:rsidP="003F1F49">
      <w:pPr>
        <w:rPr>
          <w:b/>
        </w:rPr>
      </w:pPr>
    </w:p>
    <w:p w14:paraId="29D88CFF" w14:textId="0C386C73" w:rsidR="00A23464" w:rsidRPr="00135CD7" w:rsidRDefault="001630CF" w:rsidP="00C66D69">
      <w:pPr>
        <w:pStyle w:val="Heading2"/>
        <w:numPr>
          <w:ilvl w:val="1"/>
          <w:numId w:val="8"/>
        </w:numPr>
        <w:ind w:left="426"/>
      </w:pPr>
      <w:bookmarkStart w:id="52" w:name="_Toc58838542"/>
      <w:r>
        <w:rPr>
          <w:lang w:val="id-ID"/>
        </w:rPr>
        <w:t>Analisis Kebutuhan</w:t>
      </w:r>
      <w:r w:rsidR="00B7351A">
        <w:rPr>
          <w:lang w:val="id-ID"/>
        </w:rPr>
        <w:t xml:space="preserve"> Mitra/ Analisis Target Pasar</w:t>
      </w:r>
      <w:bookmarkEnd w:id="52"/>
    </w:p>
    <w:p w14:paraId="7E1F9DC7" w14:textId="09D6346A" w:rsidR="004B5CD8" w:rsidRPr="00B7351A" w:rsidRDefault="00B7351A" w:rsidP="004B5CD8">
      <w:pPr>
        <w:pStyle w:val="isi"/>
        <w:rPr>
          <w:lang w:val="id-ID"/>
        </w:rPr>
      </w:pPr>
      <w:bookmarkStart w:id="53" w:name="_Hlk58338924"/>
      <w:r>
        <w:rPr>
          <w:lang w:val="id-ID"/>
        </w:rPr>
        <w:t xml:space="preserve">Merupakan </w:t>
      </w:r>
      <w:r w:rsidRPr="00B7351A">
        <w:rPr>
          <w:lang w:val="id-ID"/>
        </w:rPr>
        <w:t>penjelasan permasalahan</w:t>
      </w:r>
      <w:r w:rsidR="000C3A3A">
        <w:rPr>
          <w:lang w:val="id-ID"/>
        </w:rPr>
        <w:t>/kebutuhan</w:t>
      </w:r>
      <w:r w:rsidRPr="00B7351A">
        <w:rPr>
          <w:lang w:val="id-ID"/>
        </w:rPr>
        <w:t xml:space="preserve"> dari mitra </w:t>
      </w:r>
      <w:r w:rsidR="00654AF2">
        <w:rPr>
          <w:lang w:val="id-ID"/>
        </w:rPr>
        <w:t xml:space="preserve">atau target pasar </w:t>
      </w:r>
      <w:r w:rsidRPr="00B7351A">
        <w:rPr>
          <w:lang w:val="id-ID"/>
        </w:rPr>
        <w:t>yang kemudian akan dijawab dengan produk yang akan ditawarkan.</w:t>
      </w:r>
      <w:r>
        <w:rPr>
          <w:lang w:val="id-ID"/>
        </w:rPr>
        <w:t xml:space="preserve"> </w:t>
      </w:r>
    </w:p>
    <w:p w14:paraId="3F87B4D4" w14:textId="3E00B604" w:rsidR="004D653D" w:rsidRPr="004D653D" w:rsidRDefault="001630CF" w:rsidP="00C66D69">
      <w:pPr>
        <w:pStyle w:val="Heading2"/>
        <w:numPr>
          <w:ilvl w:val="1"/>
          <w:numId w:val="8"/>
        </w:numPr>
        <w:ind w:left="426"/>
      </w:pPr>
      <w:bookmarkStart w:id="54" w:name="_Toc58838543"/>
      <w:bookmarkEnd w:id="53"/>
      <w:r>
        <w:rPr>
          <w:lang w:val="id-ID"/>
        </w:rPr>
        <w:t>Deskripsi Sistem</w:t>
      </w:r>
      <w:bookmarkEnd w:id="54"/>
    </w:p>
    <w:p w14:paraId="18EB7593" w14:textId="4028F55E" w:rsidR="00860EB6" w:rsidRPr="00C25433" w:rsidRDefault="000C3A3A" w:rsidP="000C3A3A">
      <w:pPr>
        <w:pStyle w:val="isi"/>
      </w:pPr>
      <w:r w:rsidRPr="000C3A3A">
        <w:t>Berisi penjelasan tentang sistem atau produk yang akan dikembangkan</w:t>
      </w:r>
      <w:r w:rsidR="00763D47">
        <w:rPr>
          <w:lang w:val="id-ID"/>
        </w:rPr>
        <w:t xml:space="preserve"> dimana merupakan solusi yang ditawarkan</w:t>
      </w:r>
      <w:r w:rsidRPr="000C3A3A">
        <w:t xml:space="preserve">. Di dalamnya terdapat deskripsi </w:t>
      </w:r>
      <w:r w:rsidRPr="000C3A3A">
        <w:rPr>
          <w:lang w:val="id-ID"/>
        </w:rPr>
        <w:t>tentang</w:t>
      </w:r>
      <w:r w:rsidRPr="000C3A3A">
        <w:t xml:space="preserve"> proses bisnis produk tugas akhir, serta penjelasan bagaimana produk tugas akhir berperan dalam </w:t>
      </w:r>
      <w:r>
        <w:rPr>
          <w:lang w:val="id-ID"/>
        </w:rPr>
        <w:t>menjawab permasalahan mitra/target pasar</w:t>
      </w:r>
      <w:r w:rsidRPr="000C3A3A">
        <w:t xml:space="preserve"> secara umum.</w:t>
      </w:r>
    </w:p>
    <w:p w14:paraId="1C0A5668" w14:textId="77777777" w:rsidR="004D653D" w:rsidRPr="004D653D" w:rsidRDefault="004D653D" w:rsidP="00C66D69">
      <w:pPr>
        <w:pStyle w:val="Heading2"/>
        <w:numPr>
          <w:ilvl w:val="1"/>
          <w:numId w:val="8"/>
        </w:numPr>
        <w:ind w:left="360"/>
      </w:pPr>
      <w:bookmarkStart w:id="55" w:name="_Toc28262213"/>
      <w:bookmarkStart w:id="56" w:name="_Toc28262745"/>
      <w:bookmarkStart w:id="57" w:name="_Toc58838544"/>
      <w:r w:rsidRPr="004D653D">
        <w:t>Metode Pengembangan</w:t>
      </w:r>
      <w:bookmarkEnd w:id="55"/>
      <w:bookmarkEnd w:id="56"/>
      <w:bookmarkEnd w:id="57"/>
    </w:p>
    <w:p w14:paraId="572216C6" w14:textId="5B77860E" w:rsidR="008F0D00" w:rsidRDefault="000C3A3A" w:rsidP="000C3A3A">
      <w:pPr>
        <w:pStyle w:val="isi"/>
        <w:rPr>
          <w:color w:val="000000"/>
        </w:rPr>
      </w:pPr>
      <w:r>
        <w:rPr>
          <w:color w:val="000000"/>
        </w:rPr>
        <w:t xml:space="preserve">Tahapan </w:t>
      </w:r>
      <w:r w:rsidRPr="000C3A3A">
        <w:t>ini</w:t>
      </w:r>
      <w:r>
        <w:rPr>
          <w:color w:val="000000"/>
        </w:rPr>
        <w:t xml:space="preserve"> menggunakan metode pengembangan sistem atau siklus pengembangan perangkat lunak apa yang digunakan. Misalkan bisa menggunakan </w:t>
      </w:r>
      <w:r>
        <w:rPr>
          <w:i/>
          <w:iCs/>
          <w:color w:val="000000"/>
        </w:rPr>
        <w:t>Waterfall</w:t>
      </w:r>
      <w:r>
        <w:rPr>
          <w:color w:val="000000"/>
        </w:rPr>
        <w:t>, Scrum, dan lain-lain.</w:t>
      </w:r>
    </w:p>
    <w:p w14:paraId="135EAB6B" w14:textId="103037CF" w:rsidR="000C3A3A" w:rsidRPr="00763D47" w:rsidRDefault="00763D47" w:rsidP="000C3A3A">
      <w:pPr>
        <w:pStyle w:val="isi"/>
        <w:rPr>
          <w:iCs/>
          <w:lang w:val="id-ID"/>
        </w:rPr>
      </w:pPr>
      <w:r>
        <w:rPr>
          <w:iCs/>
          <w:lang w:val="id-ID"/>
        </w:rPr>
        <w:t xml:space="preserve">Kemudian diikuti </w:t>
      </w:r>
      <w:r w:rsidRPr="00763D47">
        <w:rPr>
          <w:iCs/>
        </w:rPr>
        <w:t>sub</w:t>
      </w:r>
      <w:r>
        <w:rPr>
          <w:iCs/>
          <w:lang w:val="id-ID"/>
        </w:rPr>
        <w:t>-</w:t>
      </w:r>
      <w:r w:rsidRPr="00763D47">
        <w:rPr>
          <w:iCs/>
        </w:rPr>
        <w:t xml:space="preserve">bab sesuai dengan </w:t>
      </w:r>
      <w:r>
        <w:rPr>
          <w:iCs/>
          <w:lang w:val="id-ID"/>
        </w:rPr>
        <w:t xml:space="preserve">tahapan-tahapan pada </w:t>
      </w:r>
      <w:r w:rsidRPr="00763D47">
        <w:rPr>
          <w:iCs/>
        </w:rPr>
        <w:t>metode pengembangan</w:t>
      </w:r>
      <w:r>
        <w:rPr>
          <w:iCs/>
          <w:lang w:val="id-ID"/>
        </w:rPr>
        <w:t xml:space="preserve"> beserta penjelasannya.</w:t>
      </w:r>
    </w:p>
    <w:p w14:paraId="408A4D59" w14:textId="2BD134A5" w:rsidR="000A2DD5" w:rsidRDefault="00CB552B" w:rsidP="000D4825">
      <w:pPr>
        <w:pStyle w:val="Heading3"/>
        <w:numPr>
          <w:ilvl w:val="0"/>
          <w:numId w:val="30"/>
        </w:numPr>
        <w:ind w:hanging="720"/>
      </w:pPr>
      <w:bookmarkStart w:id="58" w:name="_Toc58838545"/>
      <w:r w:rsidRPr="00763D47">
        <w:rPr>
          <w:lang w:val="id-ID"/>
        </w:rPr>
        <w:t>Requirement</w:t>
      </w:r>
      <w:bookmarkEnd w:id="58"/>
    </w:p>
    <w:p w14:paraId="0619FDB3" w14:textId="6E63BA8D" w:rsidR="000A2DD5" w:rsidRPr="000A2DD5" w:rsidRDefault="000A2DD5" w:rsidP="000A2DD5">
      <w:pPr>
        <w:pStyle w:val="Heading3"/>
        <w:numPr>
          <w:ilvl w:val="0"/>
          <w:numId w:val="30"/>
        </w:numPr>
        <w:ind w:hanging="720"/>
        <w:rPr>
          <w:lang w:val="id-ID"/>
        </w:rPr>
      </w:pPr>
      <w:bookmarkStart w:id="59" w:name="_Toc58838546"/>
      <w:r>
        <w:rPr>
          <w:lang w:val="id-ID"/>
        </w:rPr>
        <w:t>Design</w:t>
      </w:r>
      <w:bookmarkEnd w:id="59"/>
    </w:p>
    <w:p w14:paraId="309D3BAE" w14:textId="3BD0D3B5" w:rsidR="003B3E13" w:rsidRDefault="00763D47" w:rsidP="000D4825">
      <w:pPr>
        <w:pStyle w:val="Heading3"/>
        <w:ind w:hanging="720"/>
      </w:pPr>
      <w:bookmarkStart w:id="60" w:name="_Toc58838547"/>
      <w:r>
        <w:rPr>
          <w:lang w:val="id-ID"/>
        </w:rPr>
        <w:t>.....</w:t>
      </w:r>
      <w:bookmarkEnd w:id="60"/>
    </w:p>
    <w:p w14:paraId="32FBE1E9" w14:textId="2EF095CA" w:rsidR="000A2DD5" w:rsidRPr="000A2DD5" w:rsidRDefault="00763D47" w:rsidP="000A2DD5">
      <w:pPr>
        <w:pStyle w:val="Heading3"/>
        <w:ind w:hanging="720"/>
        <w:rPr>
          <w:lang w:val="id-ID"/>
        </w:rPr>
      </w:pPr>
      <w:bookmarkStart w:id="61" w:name="_Toc58838548"/>
      <w:r>
        <w:rPr>
          <w:lang w:val="id-ID"/>
        </w:rPr>
        <w:t>.....</w:t>
      </w:r>
      <w:bookmarkEnd w:id="61"/>
    </w:p>
    <w:p w14:paraId="1826BC0E" w14:textId="052C1389" w:rsidR="00147A68" w:rsidRPr="00006352" w:rsidRDefault="00763D47" w:rsidP="000A2DD5">
      <w:pPr>
        <w:pStyle w:val="Heading3"/>
        <w:ind w:hanging="720"/>
        <w:rPr>
          <w:iCs/>
        </w:rPr>
      </w:pPr>
      <w:bookmarkStart w:id="62" w:name="_Toc58838549"/>
      <w:r>
        <w:rPr>
          <w:iCs/>
          <w:lang w:val="id-ID"/>
        </w:rPr>
        <w:t>.....</w:t>
      </w:r>
      <w:bookmarkEnd w:id="62"/>
    </w:p>
    <w:p w14:paraId="5B6A2D7A" w14:textId="77777777" w:rsidR="00E2287C" w:rsidRDefault="00E2287C" w:rsidP="002D4D4D">
      <w:pPr>
        <w:pStyle w:val="isi"/>
        <w:ind w:firstLine="0"/>
      </w:pPr>
    </w:p>
    <w:p w14:paraId="135F98AF" w14:textId="7BEFB350" w:rsidR="00201ACF" w:rsidRPr="005C0BD0" w:rsidRDefault="003F1F49" w:rsidP="0001214C">
      <w:pPr>
        <w:pStyle w:val="Heading1"/>
        <w:rPr>
          <w:sz w:val="28"/>
          <w:szCs w:val="28"/>
          <w:lang w:val="id-ID"/>
        </w:rPr>
      </w:pPr>
      <w:r>
        <w:br w:type="page"/>
      </w:r>
      <w:bookmarkStart w:id="63" w:name="_Toc28262219"/>
      <w:bookmarkStart w:id="64" w:name="_Toc28262751"/>
      <w:bookmarkStart w:id="65" w:name="_Toc58838550"/>
      <w:r w:rsidR="00201ACF" w:rsidRPr="005C0BD0">
        <w:rPr>
          <w:sz w:val="28"/>
          <w:szCs w:val="28"/>
        </w:rPr>
        <w:lastRenderedPageBreak/>
        <w:t xml:space="preserve">BAB </w:t>
      </w:r>
      <w:r w:rsidR="00940665" w:rsidRPr="005C0BD0">
        <w:rPr>
          <w:sz w:val="28"/>
          <w:szCs w:val="28"/>
          <w:lang w:val="id-ID"/>
        </w:rPr>
        <w:t>IV</w:t>
      </w:r>
      <w:r w:rsidR="00EF7B7C" w:rsidRPr="005C0BD0">
        <w:rPr>
          <w:sz w:val="28"/>
          <w:szCs w:val="28"/>
          <w:lang w:val="id-ID"/>
        </w:rPr>
        <w:t xml:space="preserve">. </w:t>
      </w:r>
      <w:r w:rsidR="006009A9" w:rsidRPr="005C0BD0">
        <w:rPr>
          <w:sz w:val="28"/>
          <w:szCs w:val="28"/>
        </w:rPr>
        <w:t xml:space="preserve">Jadwal </w:t>
      </w:r>
      <w:bookmarkEnd w:id="63"/>
      <w:bookmarkEnd w:id="64"/>
      <w:r w:rsidR="00311334" w:rsidRPr="005C0BD0">
        <w:rPr>
          <w:sz w:val="28"/>
          <w:szCs w:val="28"/>
          <w:lang w:val="id-ID"/>
        </w:rPr>
        <w:t>Pengembangan</w:t>
      </w:r>
      <w:bookmarkEnd w:id="65"/>
    </w:p>
    <w:p w14:paraId="5571329C" w14:textId="77777777" w:rsidR="007C562E" w:rsidRDefault="007C562E" w:rsidP="00201ACF">
      <w:pPr>
        <w:rPr>
          <w:b/>
        </w:rPr>
      </w:pPr>
    </w:p>
    <w:p w14:paraId="2F85C86C" w14:textId="1A9B73BC" w:rsidR="00133102" w:rsidRPr="00A87847" w:rsidRDefault="00D87ABE" w:rsidP="00D8180F">
      <w:pPr>
        <w:pStyle w:val="isi"/>
        <w:rPr>
          <w:lang w:val="id-ID"/>
        </w:rPr>
      </w:pPr>
      <w:r>
        <w:rPr>
          <w:bCs/>
          <w:lang w:val="id-ID"/>
        </w:rPr>
        <w:t>B</w:t>
      </w:r>
      <w:r w:rsidRPr="00D87ABE">
        <w:rPr>
          <w:bCs/>
          <w:lang w:val="id-ID"/>
        </w:rPr>
        <w:t xml:space="preserve">erisi perencanaan pengerjaan mulai dari tahap paling awal hingga akhir. Tabel dibawah ini </w:t>
      </w:r>
      <w:r w:rsidR="00654AF2">
        <w:rPr>
          <w:bCs/>
          <w:lang w:val="id-ID"/>
        </w:rPr>
        <w:t>merupakan contoh jadwal perencanaan. B</w:t>
      </w:r>
      <w:r w:rsidRPr="00D87ABE">
        <w:rPr>
          <w:bCs/>
          <w:lang w:val="id-ID"/>
        </w:rPr>
        <w:t>entuk kegiatan disesuaikan dengan tahapan yang direncanakan masing-masing</w:t>
      </w:r>
      <w:r w:rsidR="00133102">
        <w:rPr>
          <w:bCs/>
          <w:lang w:val="id-ID"/>
        </w:rPr>
        <w:t>.</w:t>
      </w:r>
    </w:p>
    <w:p w14:paraId="020F1B15" w14:textId="309C8F6B" w:rsidR="00D87ABE" w:rsidRPr="00D87ABE" w:rsidRDefault="00D87ABE" w:rsidP="00D87ABE">
      <w:pPr>
        <w:pBdr>
          <w:top w:val="nil"/>
          <w:left w:val="nil"/>
          <w:bottom w:val="nil"/>
          <w:right w:val="nil"/>
          <w:between w:val="nil"/>
        </w:pBdr>
        <w:spacing w:after="60" w:line="240" w:lineRule="auto"/>
        <w:jc w:val="center"/>
        <w:rPr>
          <w:color w:val="000000"/>
          <w:lang w:val="id-ID"/>
        </w:rPr>
      </w:pPr>
      <w:r>
        <w:rPr>
          <w:color w:val="000000"/>
        </w:rPr>
        <w:t xml:space="preserve">Tabel 4.1 Tabel Jadwal </w:t>
      </w:r>
      <w:r>
        <w:rPr>
          <w:color w:val="000000"/>
          <w:lang w:val="id-ID"/>
        </w:rPr>
        <w:t>Pengembangan Tugas Akhir</w:t>
      </w:r>
    </w:p>
    <w:p w14:paraId="188E93CD" w14:textId="0136B8DE" w:rsidR="00D87ABE" w:rsidRDefault="00D87ABE" w:rsidP="00D87ABE">
      <w:r>
        <w:rPr>
          <w:rFonts w:ascii="Arial" w:eastAsia="Arial" w:hAnsi="Arial" w:cs="Arial"/>
          <w:noProof/>
          <w:color w:val="000000"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1C362D7A" wp14:editId="249CDF0C">
            <wp:simplePos x="0" y="0"/>
            <wp:positionH relativeFrom="column">
              <wp:posOffset>-445770</wp:posOffset>
            </wp:positionH>
            <wp:positionV relativeFrom="paragraph">
              <wp:posOffset>133350</wp:posOffset>
            </wp:positionV>
            <wp:extent cx="6457950" cy="4181475"/>
            <wp:effectExtent l="0" t="0" r="0" b="9525"/>
            <wp:wrapNone/>
            <wp:docPr id="12" name="image1.png" descr="https://lh6.googleusercontent.com/Z8IwEpEp96gqYBIoQtOOsGvnej_tuCv_1V-YH8AARo4KpqFaqwgTPwJDiRT7Ui6nmF746PDbFPZ3E87jMH3-VdPxBqqhK37r_7h_FPrW4HBDtEcm8jRwYE7RhihALK93eUA3BOfL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 descr="https://lh6.googleusercontent.com/Z8IwEpEp96gqYBIoQtOOsGvnej_tuCv_1V-YH8AARo4KpqFaqwgTPwJDiRT7Ui6nmF746PDbFPZ3E87jMH3-VdPxBqqhK37r_7h_FPrW4HBDtEcm8jRwYE7RhihALK93eUA3BOfL"/>
                    <pic:cNvPicPr preferRelativeResize="0"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6457950" cy="418147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0C8E888" w14:textId="595B656F" w:rsidR="00D87ABE" w:rsidRDefault="00D87ABE" w:rsidP="00D87ABE"/>
    <w:p w14:paraId="268D77B5" w14:textId="0377B67C" w:rsidR="00D87ABE" w:rsidRDefault="00D87ABE" w:rsidP="00D87ABE"/>
    <w:p w14:paraId="0B87A3FE" w14:textId="648CA126" w:rsidR="00EB2226" w:rsidRDefault="00EB2226" w:rsidP="00C62E03">
      <w:pPr>
        <w:pStyle w:val="Heading2"/>
        <w:rPr>
          <w:bCs/>
        </w:rPr>
        <w:sectPr w:rsidR="00EB2226" w:rsidSect="00A55174">
          <w:headerReference w:type="default" r:id="rId16"/>
          <w:footerReference w:type="default" r:id="rId17"/>
          <w:pgSz w:w="11907" w:h="16840" w:code="9"/>
          <w:pgMar w:top="1440" w:right="1797" w:bottom="1440" w:left="1797" w:header="720" w:footer="720" w:gutter="0"/>
          <w:cols w:space="720"/>
          <w:docGrid w:linePitch="360"/>
        </w:sectPr>
      </w:pPr>
    </w:p>
    <w:p w14:paraId="6DAAEFCF" w14:textId="77777777" w:rsidR="00F56661" w:rsidRPr="00D87ABE" w:rsidRDefault="00204263" w:rsidP="0001214C">
      <w:pPr>
        <w:pStyle w:val="Heading1"/>
      </w:pPr>
      <w:bookmarkStart w:id="66" w:name="_Toc28262222"/>
      <w:bookmarkStart w:id="67" w:name="_Toc28262754"/>
      <w:bookmarkStart w:id="68" w:name="_Toc58838551"/>
      <w:r w:rsidRPr="00D87ABE">
        <w:lastRenderedPageBreak/>
        <w:t>DAFTAR PUSTAKA</w:t>
      </w:r>
      <w:bookmarkEnd w:id="66"/>
      <w:bookmarkEnd w:id="67"/>
      <w:bookmarkEnd w:id="68"/>
    </w:p>
    <w:p w14:paraId="51BEBC4D" w14:textId="77777777" w:rsidR="00B953D9" w:rsidRDefault="00B953D9" w:rsidP="00C82598">
      <w:pPr>
        <w:tabs>
          <w:tab w:val="left" w:pos="630"/>
        </w:tabs>
        <w:rPr>
          <w:sz w:val="23"/>
          <w:szCs w:val="23"/>
        </w:rPr>
      </w:pPr>
    </w:p>
    <w:p w14:paraId="0BF2E9EB" w14:textId="77777777" w:rsidR="00393212" w:rsidRDefault="00393212" w:rsidP="00393212">
      <w:pPr>
        <w:widowControl w:val="0"/>
        <w:autoSpaceDE w:val="0"/>
        <w:autoSpaceDN w:val="0"/>
        <w:adjustRightInd w:val="0"/>
        <w:ind w:left="851" w:hanging="851"/>
        <w:rPr>
          <w:color w:val="000000" w:themeColor="text1"/>
        </w:rPr>
      </w:pPr>
      <w:r w:rsidRPr="00393212">
        <w:rPr>
          <w:color w:val="000000" w:themeColor="text1"/>
        </w:rPr>
        <w:t xml:space="preserve">M. Abdurohman, D. T. Murdiansyah, J. Halomoan and Estananto, "Secure Smart Card Reader for University Presence System," 2018 Third International Conference on Informatics and Computing (ICIC), Palembang, Indonesia, 2018, pp. 1-5. </w:t>
      </w:r>
    </w:p>
    <w:p w14:paraId="1D4AC997" w14:textId="6F2C62CF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>
        <w:rPr>
          <w:color w:val="000000" w:themeColor="text1"/>
        </w:rPr>
        <w:fldChar w:fldCharType="begin" w:fldLock="1"/>
      </w:r>
      <w:r>
        <w:rPr>
          <w:color w:val="000000" w:themeColor="text1"/>
        </w:rPr>
        <w:instrText xml:space="preserve">ADDIN Mendeley Bibliography CSL_BIBLIOGRAPHY </w:instrText>
      </w:r>
      <w:r>
        <w:rPr>
          <w:color w:val="000000" w:themeColor="text1"/>
        </w:rPr>
        <w:fldChar w:fldCharType="separate"/>
      </w:r>
      <w:r w:rsidRPr="00167C54">
        <w:rPr>
          <w:noProof/>
        </w:rPr>
        <w:t xml:space="preserve">Efrianto, E., Ridwan, R. and Fahruzi, I. (2016) ‘Sistem Pengaman Motor Menggunakan Smartcard Politeknik Negeri Batam Electrical Engineering study Program’, </w:t>
      </w:r>
      <w:r w:rsidRPr="00167C54">
        <w:rPr>
          <w:i/>
          <w:iCs/>
          <w:noProof/>
        </w:rPr>
        <w:t>Integrasi</w:t>
      </w:r>
      <w:r w:rsidRPr="00167C54">
        <w:rPr>
          <w:noProof/>
        </w:rPr>
        <w:t>, 8(1), pp. 1–5.</w:t>
      </w:r>
    </w:p>
    <w:p w14:paraId="592463BF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Goulet, A. </w:t>
      </w:r>
      <w:r w:rsidRPr="00167C54">
        <w:rPr>
          <w:i/>
          <w:iCs/>
          <w:noProof/>
        </w:rPr>
        <w:t>et al.</w:t>
      </w:r>
      <w:r w:rsidRPr="00167C54">
        <w:rPr>
          <w:noProof/>
        </w:rPr>
        <w:t xml:space="preserve"> (2003) </w:t>
      </w:r>
      <w:r w:rsidRPr="00167C54">
        <w:rPr>
          <w:i/>
          <w:iCs/>
          <w:noProof/>
        </w:rPr>
        <w:t>Certified Internet of Things (IoT) Practitioner (Exam ITP-110)</w:t>
      </w:r>
      <w:r w:rsidRPr="00167C54">
        <w:rPr>
          <w:noProof/>
        </w:rPr>
        <w:t>.</w:t>
      </w:r>
    </w:p>
    <w:p w14:paraId="64137193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Hasiholan, C., Primananda, R. and Amron, K. (2018) ‘Implementasi Konsep Internet of Things pada Sistem Monitoring Banjir menggunakan Protokol MQTT’, </w:t>
      </w:r>
      <w:r w:rsidRPr="00167C54">
        <w:rPr>
          <w:i/>
          <w:iCs/>
          <w:noProof/>
        </w:rPr>
        <w:t>Jurnal Pengembangan Teknologi Informasi dan Ilmu Komputer (J-PTIIK) Universitas Brawijaya</w:t>
      </w:r>
      <w:r w:rsidRPr="00167C54">
        <w:rPr>
          <w:noProof/>
        </w:rPr>
        <w:t>, 2(12), pp. 6128–6135.</w:t>
      </w:r>
    </w:p>
    <w:p w14:paraId="58F8F06A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Hidayatulloh, S. (2016) ‘Internet of Things Bandung Smart City’, </w:t>
      </w:r>
      <w:r w:rsidRPr="00167C54">
        <w:rPr>
          <w:i/>
          <w:iCs/>
          <w:noProof/>
        </w:rPr>
        <w:t>Jurnal Informatika</w:t>
      </w:r>
      <w:r w:rsidRPr="00167C54">
        <w:rPr>
          <w:noProof/>
        </w:rPr>
        <w:t>, 3(2), pp. 164–175.</w:t>
      </w:r>
    </w:p>
    <w:p w14:paraId="612BEE71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P, R. A. and Setiawan, E. B. (2016) ‘Pemanfaatan Near Field Communication (NFC) sebagai media pembayaran di pesona Nirwana Waterpark’, </w:t>
      </w:r>
      <w:r w:rsidRPr="00167C54">
        <w:rPr>
          <w:i/>
          <w:iCs/>
          <w:noProof/>
        </w:rPr>
        <w:t>Jurnal Ilmiah Komputer dan Informatika (KOMPUTA)</w:t>
      </w:r>
      <w:r w:rsidRPr="00167C54">
        <w:rPr>
          <w:noProof/>
        </w:rPr>
        <w:t>, 5(1), pp. 51–60.</w:t>
      </w:r>
    </w:p>
    <w:p w14:paraId="6D676061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Rifqi, M. and Wardhani, N. K. (2017) ‘Aplikasi Peran Dan Kegunaan Teknologi Near Field Communication (NFC) Terhadap kegiatan Proses Belajar Mengajar Di Perguruan Tinggi (Studi Kasus : Universitas Mercu Buana)’, </w:t>
      </w:r>
      <w:r w:rsidRPr="00167C54">
        <w:rPr>
          <w:i/>
          <w:iCs/>
          <w:noProof/>
        </w:rPr>
        <w:t>Jurnal Ilmu Teknik dan Komputer</w:t>
      </w:r>
      <w:r w:rsidRPr="00167C54">
        <w:rPr>
          <w:noProof/>
        </w:rPr>
        <w:t>, 1(1), pp. 20–26.</w:t>
      </w:r>
    </w:p>
    <w:p w14:paraId="31E968B1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Setiadi, H., Priyandari, Y. and Cahyono, S. I. (2017) ‘Implementation of Parking System Based on Radio Frequency Identification ( RFID ) at the Faculty of Engineering Sebelas’, </w:t>
      </w:r>
      <w:r w:rsidRPr="00167C54">
        <w:rPr>
          <w:i/>
          <w:iCs/>
          <w:noProof/>
        </w:rPr>
        <w:t>ITSMART: Jurnal Ilmiah Teknologi dan Informasi</w:t>
      </w:r>
      <w:r w:rsidRPr="00167C54">
        <w:rPr>
          <w:noProof/>
        </w:rPr>
        <w:t>, 6(1), pp. 39–44.</w:t>
      </w:r>
    </w:p>
    <w:p w14:paraId="62622717" w14:textId="77777777" w:rsidR="00167C54" w:rsidRPr="00167C54" w:rsidRDefault="00167C54" w:rsidP="00393212">
      <w:pPr>
        <w:widowControl w:val="0"/>
        <w:autoSpaceDE w:val="0"/>
        <w:autoSpaceDN w:val="0"/>
        <w:adjustRightInd w:val="0"/>
        <w:ind w:left="851" w:hanging="851"/>
        <w:rPr>
          <w:noProof/>
        </w:rPr>
      </w:pPr>
      <w:r w:rsidRPr="00167C54">
        <w:rPr>
          <w:noProof/>
        </w:rPr>
        <w:t xml:space="preserve">Wolfgang Rankl, W. E. (2010) </w:t>
      </w:r>
      <w:r w:rsidRPr="00167C54">
        <w:rPr>
          <w:i/>
          <w:iCs/>
          <w:noProof/>
        </w:rPr>
        <w:t>Smart Card Handbook, 4th Edition</w:t>
      </w:r>
      <w:r w:rsidRPr="00167C54">
        <w:rPr>
          <w:noProof/>
        </w:rPr>
        <w:t>.</w:t>
      </w:r>
    </w:p>
    <w:p w14:paraId="20380154" w14:textId="77BCF4D1" w:rsidR="00341856" w:rsidRDefault="00167C54" w:rsidP="007B1DEB">
      <w:pPr>
        <w:ind w:left="851" w:hanging="851"/>
        <w:rPr>
          <w:b/>
        </w:rPr>
      </w:pPr>
      <w:r>
        <w:rPr>
          <w:color w:val="000000" w:themeColor="text1"/>
        </w:rPr>
        <w:fldChar w:fldCharType="end"/>
      </w:r>
    </w:p>
    <w:sectPr w:rsidR="00341856" w:rsidSect="00EB2226">
      <w:footerReference w:type="default" r:id="rId18"/>
      <w:pgSz w:w="11907" w:h="16840" w:code="9"/>
      <w:pgMar w:top="1440" w:right="1797" w:bottom="1440" w:left="1797" w:header="720" w:footer="72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CC843C0" w14:textId="77777777" w:rsidR="00DD5677" w:rsidRDefault="00DD5677">
      <w:r>
        <w:separator/>
      </w:r>
    </w:p>
  </w:endnote>
  <w:endnote w:type="continuationSeparator" w:id="0">
    <w:p w14:paraId="587B5A69" w14:textId="77777777" w:rsidR="00DD5677" w:rsidRDefault="00DD56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4678028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F5E658" w14:textId="77777777" w:rsidR="000D4825" w:rsidRDefault="00DD5677">
        <w:pPr>
          <w:pStyle w:val="Footer"/>
          <w:jc w:val="center"/>
        </w:pPr>
      </w:p>
    </w:sdtContent>
  </w:sdt>
  <w:p w14:paraId="629285C0" w14:textId="77777777" w:rsidR="000D4825" w:rsidRPr="00D37B90" w:rsidRDefault="000D4825" w:rsidP="00111FF6">
    <w:pPr>
      <w:pStyle w:val="Header"/>
      <w:rPr>
        <w:lang w:val="en-AU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8032163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0BC7D8" w14:textId="71EF88B1" w:rsidR="000D4825" w:rsidRDefault="000D482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0DBD">
          <w:rPr>
            <w:noProof/>
          </w:rPr>
          <w:t>ii</w:t>
        </w:r>
        <w:r>
          <w:rPr>
            <w:noProof/>
          </w:rPr>
          <w:fldChar w:fldCharType="end"/>
        </w:r>
      </w:p>
    </w:sdtContent>
  </w:sdt>
  <w:p w14:paraId="5BFE6710" w14:textId="77777777" w:rsidR="000D4825" w:rsidRPr="00FF408C" w:rsidRDefault="000D4825" w:rsidP="00111FF6">
    <w:pPr>
      <w:pStyle w:val="Footer"/>
      <w:rPr>
        <w:lang w:val="en-AU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9147391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AA0BCF4" w14:textId="49AEADE1" w:rsidR="000D4825" w:rsidRDefault="000D482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0DBD">
          <w:rPr>
            <w:noProof/>
          </w:rPr>
          <w:t>v</w:t>
        </w:r>
        <w:r>
          <w:rPr>
            <w:noProof/>
          </w:rPr>
          <w:fldChar w:fldCharType="end"/>
        </w:r>
      </w:p>
    </w:sdtContent>
  </w:sdt>
  <w:p w14:paraId="2EDC2284" w14:textId="77777777" w:rsidR="000D4825" w:rsidRDefault="000D4825" w:rsidP="00F13EA6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D19141" w14:textId="74630110" w:rsidR="000D4825" w:rsidRDefault="000D4825">
    <w:pPr>
      <w:pStyle w:val="Footer"/>
      <w:jc w:val="center"/>
    </w:pPr>
  </w:p>
  <w:p w14:paraId="5FBE189E" w14:textId="77777777" w:rsidR="000D4825" w:rsidRDefault="000D4825" w:rsidP="00F13EA6">
    <w:pPr>
      <w:pStyle w:val="Footer"/>
      <w:ind w:right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38AACA" w14:textId="28BF7BEC" w:rsidR="000D4825" w:rsidRDefault="000D4825">
    <w:pPr>
      <w:pStyle w:val="Footer"/>
      <w:jc w:val="right"/>
    </w:pPr>
  </w:p>
  <w:p w14:paraId="47FD02CA" w14:textId="77777777" w:rsidR="000D4825" w:rsidRDefault="000D4825" w:rsidP="00F13E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E6C6201" w14:textId="77777777" w:rsidR="00DD5677" w:rsidRDefault="00DD5677">
      <w:r>
        <w:separator/>
      </w:r>
    </w:p>
  </w:footnote>
  <w:footnote w:type="continuationSeparator" w:id="0">
    <w:p w14:paraId="374E1471" w14:textId="77777777" w:rsidR="00DD5677" w:rsidRDefault="00DD56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7979101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CC5E9F6" w14:textId="08CE2DE5" w:rsidR="000D4825" w:rsidRDefault="000D4825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3FC63FF" w14:textId="7B8EE984" w:rsidR="000D4825" w:rsidRPr="009331DF" w:rsidRDefault="000D4825" w:rsidP="00111FF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328E1C0" w14:textId="77777777" w:rsidR="000D4825" w:rsidRPr="00165FBE" w:rsidRDefault="000D4825" w:rsidP="00111FF6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A3CFD30" w14:textId="29DBDBCD" w:rsidR="003F1267" w:rsidRDefault="003F1267">
    <w:pPr>
      <w:pStyle w:val="Header"/>
      <w:jc w:val="right"/>
    </w:pPr>
  </w:p>
  <w:p w14:paraId="60C9DA46" w14:textId="77777777" w:rsidR="003F1267" w:rsidRPr="009331DF" w:rsidRDefault="003F1267" w:rsidP="00111FF6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7081013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4B7B881" w14:textId="2F01FCD0" w:rsidR="003F1267" w:rsidRDefault="003F1267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50DBD">
          <w:rPr>
            <w:noProof/>
          </w:rPr>
          <w:t>x</w:t>
        </w:r>
        <w:r>
          <w:rPr>
            <w:noProof/>
          </w:rPr>
          <w:fldChar w:fldCharType="end"/>
        </w:r>
      </w:p>
    </w:sdtContent>
  </w:sdt>
  <w:p w14:paraId="172DD088" w14:textId="77777777" w:rsidR="003F1267" w:rsidRPr="009331DF" w:rsidRDefault="003F1267" w:rsidP="00111FF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AF51B6"/>
    <w:multiLevelType w:val="hybridMultilevel"/>
    <w:tmpl w:val="D8D87C8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7BF48CA"/>
    <w:multiLevelType w:val="hybridMultilevel"/>
    <w:tmpl w:val="B8BC84C6"/>
    <w:lvl w:ilvl="0" w:tplc="5C628E46">
      <w:start w:val="1"/>
      <w:numFmt w:val="decimal"/>
      <w:lvlText w:val="2.9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657F1B"/>
    <w:multiLevelType w:val="hybridMultilevel"/>
    <w:tmpl w:val="1AD48FF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F4291D"/>
    <w:multiLevelType w:val="multilevel"/>
    <w:tmpl w:val="936E4B4C"/>
    <w:lvl w:ilvl="0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" w15:restartNumberingAfterBreak="0">
    <w:nsid w:val="0E477EA2"/>
    <w:multiLevelType w:val="multilevel"/>
    <w:tmpl w:val="B5588BA2"/>
    <w:lvl w:ilvl="0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287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287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647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647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07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07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367" w:hanging="1800"/>
      </w:pPr>
      <w:rPr>
        <w:rFonts w:hint="default"/>
      </w:rPr>
    </w:lvl>
  </w:abstractNum>
  <w:abstractNum w:abstractNumId="5" w15:restartNumberingAfterBreak="0">
    <w:nsid w:val="0FA55F60"/>
    <w:multiLevelType w:val="hybridMultilevel"/>
    <w:tmpl w:val="FF6448DA"/>
    <w:lvl w:ilvl="0" w:tplc="550AD774">
      <w:start w:val="1"/>
      <w:numFmt w:val="decimal"/>
      <w:lvlText w:val="2.7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D91F42"/>
    <w:multiLevelType w:val="hybridMultilevel"/>
    <w:tmpl w:val="BA0A963A"/>
    <w:lvl w:ilvl="0" w:tplc="04090015">
      <w:start w:val="2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A5040A"/>
    <w:multiLevelType w:val="hybridMultilevel"/>
    <w:tmpl w:val="9434122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57826B28">
      <w:start w:val="1"/>
      <w:numFmt w:val="decimal"/>
      <w:lvlText w:val="%2."/>
      <w:lvlJc w:val="left"/>
      <w:pPr>
        <w:ind w:left="108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13025875"/>
    <w:multiLevelType w:val="hybridMultilevel"/>
    <w:tmpl w:val="AC9202B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2A03D2"/>
    <w:multiLevelType w:val="hybridMultilevel"/>
    <w:tmpl w:val="8E7EEDC8"/>
    <w:lvl w:ilvl="0" w:tplc="9092A908">
      <w:start w:val="1"/>
      <w:numFmt w:val="upperLetter"/>
      <w:lvlText w:val="%1."/>
      <w:lvlJc w:val="left"/>
      <w:pPr>
        <w:ind w:left="36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ADD3456"/>
    <w:multiLevelType w:val="hybridMultilevel"/>
    <w:tmpl w:val="609A8B0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B792014"/>
    <w:multiLevelType w:val="hybridMultilevel"/>
    <w:tmpl w:val="9BCA1F48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>
      <w:start w:val="1"/>
      <w:numFmt w:val="lowerRoman"/>
      <w:lvlText w:val="%6."/>
      <w:lvlJc w:val="right"/>
      <w:pPr>
        <w:ind w:left="3960" w:hanging="180"/>
      </w:pPr>
    </w:lvl>
    <w:lvl w:ilvl="6" w:tplc="0409000F">
      <w:start w:val="1"/>
      <w:numFmt w:val="decimal"/>
      <w:lvlText w:val="%7."/>
      <w:lvlJc w:val="left"/>
      <w:pPr>
        <w:ind w:left="4680" w:hanging="360"/>
      </w:pPr>
    </w:lvl>
    <w:lvl w:ilvl="7" w:tplc="04090019">
      <w:start w:val="1"/>
      <w:numFmt w:val="lowerLetter"/>
      <w:lvlText w:val="%8."/>
      <w:lvlJc w:val="left"/>
      <w:pPr>
        <w:ind w:left="5400" w:hanging="360"/>
      </w:pPr>
    </w:lvl>
    <w:lvl w:ilvl="8" w:tplc="0409001B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1BC87691"/>
    <w:multiLevelType w:val="hybridMultilevel"/>
    <w:tmpl w:val="43489942"/>
    <w:lvl w:ilvl="0" w:tplc="FB7E9A84">
      <w:start w:val="1"/>
      <w:numFmt w:val="decimal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BF95160"/>
    <w:multiLevelType w:val="hybridMultilevel"/>
    <w:tmpl w:val="8022F8E2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01C078D"/>
    <w:multiLevelType w:val="hybridMultilevel"/>
    <w:tmpl w:val="995870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23042EA"/>
    <w:multiLevelType w:val="hybridMultilevel"/>
    <w:tmpl w:val="EE92E00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2FD756A"/>
    <w:multiLevelType w:val="hybridMultilevel"/>
    <w:tmpl w:val="3FBC9836"/>
    <w:lvl w:ilvl="0" w:tplc="32C07D14">
      <w:start w:val="4"/>
      <w:numFmt w:val="bullet"/>
      <w:lvlText w:val="-"/>
      <w:lvlJc w:val="left"/>
      <w:pPr>
        <w:tabs>
          <w:tab w:val="num" w:pos="360"/>
        </w:tabs>
        <w:ind w:left="360" w:hanging="360"/>
      </w:pPr>
      <w:rPr>
        <w:rFonts w:ascii="Times New Roman" w:eastAsia="Times New Roman" w:hAnsi="Times New Roman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cs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cs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cs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cs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24576133"/>
    <w:multiLevelType w:val="hybridMultilevel"/>
    <w:tmpl w:val="4D704D42"/>
    <w:lvl w:ilvl="0" w:tplc="39B07FDA">
      <w:start w:val="1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B755823"/>
    <w:multiLevelType w:val="hybridMultilevel"/>
    <w:tmpl w:val="047EA376"/>
    <w:lvl w:ilvl="0" w:tplc="082E4E0A">
      <w:start w:val="1"/>
      <w:numFmt w:val="decimal"/>
      <w:lvlText w:val="2.8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43D3F1C"/>
    <w:multiLevelType w:val="hybridMultilevel"/>
    <w:tmpl w:val="FA8C9678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D2B5FDA"/>
    <w:multiLevelType w:val="hybridMultilevel"/>
    <w:tmpl w:val="E95E766E"/>
    <w:lvl w:ilvl="0" w:tplc="0421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4DCD7033"/>
    <w:multiLevelType w:val="hybridMultilevel"/>
    <w:tmpl w:val="0F4E93A4"/>
    <w:lvl w:ilvl="0" w:tplc="EE4A1DC4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1CC358B"/>
    <w:multiLevelType w:val="hybridMultilevel"/>
    <w:tmpl w:val="75A481EA"/>
    <w:lvl w:ilvl="0" w:tplc="04090015">
      <w:start w:val="2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61D5CAF"/>
    <w:multiLevelType w:val="multilevel"/>
    <w:tmpl w:val="CA56D4A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59EE466C"/>
    <w:multiLevelType w:val="hybridMultilevel"/>
    <w:tmpl w:val="16FE8714"/>
    <w:lvl w:ilvl="0" w:tplc="F7A29864">
      <w:start w:val="4"/>
      <w:numFmt w:val="upperRoman"/>
      <w:lvlText w:val="%1."/>
      <w:lvlJc w:val="left"/>
      <w:pPr>
        <w:ind w:left="862" w:hanging="720"/>
      </w:pPr>
      <w:rPr>
        <w:rFonts w:hint="default"/>
      </w:r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5">
      <w:start w:val="1"/>
      <w:numFmt w:val="upperLetter"/>
      <w:lvlText w:val="%3."/>
      <w:lvlJc w:val="left"/>
      <w:pPr>
        <w:ind w:left="360" w:hanging="360"/>
      </w:pPr>
      <w:rPr>
        <w:rFonts w:hint="default"/>
      </w:r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F269F7"/>
    <w:multiLevelType w:val="hybridMultilevel"/>
    <w:tmpl w:val="EE92E00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F56201"/>
    <w:multiLevelType w:val="hybridMultilevel"/>
    <w:tmpl w:val="651AFC10"/>
    <w:lvl w:ilvl="0" w:tplc="6908D9C8">
      <w:start w:val="1"/>
      <w:numFmt w:val="decimal"/>
      <w:pStyle w:val="Heading3"/>
      <w:lvlText w:val="2.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F7213CE"/>
    <w:multiLevelType w:val="multilevel"/>
    <w:tmpl w:val="03B474C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16"/>
  </w:num>
  <w:num w:numId="2">
    <w:abstractNumId w:val="4"/>
  </w:num>
  <w:num w:numId="3">
    <w:abstractNumId w:val="23"/>
  </w:num>
  <w:num w:numId="4">
    <w:abstractNumId w:val="7"/>
  </w:num>
  <w:num w:numId="5">
    <w:abstractNumId w:val="17"/>
  </w:num>
  <w:num w:numId="6">
    <w:abstractNumId w:val="12"/>
  </w:num>
  <w:num w:numId="7">
    <w:abstractNumId w:val="9"/>
  </w:num>
  <w:num w:numId="8">
    <w:abstractNumId w:val="3"/>
  </w:num>
  <w:num w:numId="9">
    <w:abstractNumId w:val="27"/>
  </w:num>
  <w:num w:numId="10">
    <w:abstractNumId w:val="24"/>
  </w:num>
  <w:num w:numId="11">
    <w:abstractNumId w:val="21"/>
  </w:num>
  <w:num w:numId="12">
    <w:abstractNumId w:val="2"/>
  </w:num>
  <w:num w:numId="13">
    <w:abstractNumId w:val="15"/>
  </w:num>
  <w:num w:numId="14">
    <w:abstractNumId w:val="25"/>
  </w:num>
  <w:num w:numId="15">
    <w:abstractNumId w:val="5"/>
  </w:num>
  <w:num w:numId="16">
    <w:abstractNumId w:val="1"/>
  </w:num>
  <w:num w:numId="17">
    <w:abstractNumId w:val="10"/>
  </w:num>
  <w:num w:numId="18">
    <w:abstractNumId w:val="18"/>
  </w:num>
  <w:num w:numId="19">
    <w:abstractNumId w:val="13"/>
  </w:num>
  <w:num w:numId="20">
    <w:abstractNumId w:val="14"/>
  </w:num>
  <w:num w:numId="2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6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8"/>
  </w:num>
  <w:num w:numId="25">
    <w:abstractNumId w:val="26"/>
  </w:num>
  <w:num w:numId="26">
    <w:abstractNumId w:val="19"/>
  </w:num>
  <w:num w:numId="27">
    <w:abstractNumId w:val="23"/>
  </w:num>
  <w:num w:numId="28">
    <w:abstractNumId w:val="0"/>
  </w:num>
  <w:num w:numId="29">
    <w:abstractNumId w:val="26"/>
    <w:lvlOverride w:ilvl="0">
      <w:startOverride w:val="1"/>
    </w:lvlOverride>
  </w:num>
  <w:num w:numId="30">
    <w:abstractNumId w:val="26"/>
    <w:lvlOverride w:ilvl="0">
      <w:startOverride w:val="1"/>
    </w:lvlOverride>
  </w:num>
  <w:num w:numId="31">
    <w:abstractNumId w:val="26"/>
  </w:num>
  <w:num w:numId="32">
    <w:abstractNumId w:val="26"/>
  </w:num>
  <w:num w:numId="33">
    <w:abstractNumId w:val="26"/>
  </w:num>
  <w:num w:numId="34">
    <w:abstractNumId w:val="23"/>
  </w:num>
  <w:num w:numId="35">
    <w:abstractNumId w:val="23"/>
  </w:num>
  <w:num w:numId="36">
    <w:abstractNumId w:val="23"/>
  </w:num>
  <w:num w:numId="37">
    <w:abstractNumId w:val="20"/>
  </w:num>
  <w:num w:numId="38">
    <w:abstractNumId w:val="23"/>
  </w:num>
  <w:numIdMacAtCleanup w:val="2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hideSpellingError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108B"/>
    <w:rsid w:val="00000ADA"/>
    <w:rsid w:val="000034A7"/>
    <w:rsid w:val="000036C7"/>
    <w:rsid w:val="00004766"/>
    <w:rsid w:val="00005356"/>
    <w:rsid w:val="00006352"/>
    <w:rsid w:val="000071FF"/>
    <w:rsid w:val="0000745A"/>
    <w:rsid w:val="00011676"/>
    <w:rsid w:val="0001214C"/>
    <w:rsid w:val="00013476"/>
    <w:rsid w:val="000137E9"/>
    <w:rsid w:val="00014C08"/>
    <w:rsid w:val="00014D9C"/>
    <w:rsid w:val="00014FE3"/>
    <w:rsid w:val="000155D1"/>
    <w:rsid w:val="0001676F"/>
    <w:rsid w:val="0001685F"/>
    <w:rsid w:val="000168D0"/>
    <w:rsid w:val="00020B73"/>
    <w:rsid w:val="00020F25"/>
    <w:rsid w:val="00021CE0"/>
    <w:rsid w:val="00024CFA"/>
    <w:rsid w:val="00030AEE"/>
    <w:rsid w:val="00031C2B"/>
    <w:rsid w:val="00032261"/>
    <w:rsid w:val="00034183"/>
    <w:rsid w:val="00035849"/>
    <w:rsid w:val="00036CB5"/>
    <w:rsid w:val="000413BC"/>
    <w:rsid w:val="00042F0C"/>
    <w:rsid w:val="00043129"/>
    <w:rsid w:val="000445E6"/>
    <w:rsid w:val="00047358"/>
    <w:rsid w:val="00047592"/>
    <w:rsid w:val="00047665"/>
    <w:rsid w:val="00050467"/>
    <w:rsid w:val="000559ED"/>
    <w:rsid w:val="000562F2"/>
    <w:rsid w:val="00064378"/>
    <w:rsid w:val="00065A6E"/>
    <w:rsid w:val="0006689D"/>
    <w:rsid w:val="000668E2"/>
    <w:rsid w:val="00067F17"/>
    <w:rsid w:val="000705D2"/>
    <w:rsid w:val="000734FF"/>
    <w:rsid w:val="00074766"/>
    <w:rsid w:val="00075FBF"/>
    <w:rsid w:val="0007693E"/>
    <w:rsid w:val="0007725A"/>
    <w:rsid w:val="00080696"/>
    <w:rsid w:val="00082B56"/>
    <w:rsid w:val="00082C75"/>
    <w:rsid w:val="00083FEF"/>
    <w:rsid w:val="000845A3"/>
    <w:rsid w:val="0008558F"/>
    <w:rsid w:val="00085B07"/>
    <w:rsid w:val="000877F3"/>
    <w:rsid w:val="00087C57"/>
    <w:rsid w:val="00091A2A"/>
    <w:rsid w:val="000926C6"/>
    <w:rsid w:val="00094676"/>
    <w:rsid w:val="00094E76"/>
    <w:rsid w:val="000A2DD5"/>
    <w:rsid w:val="000A33DA"/>
    <w:rsid w:val="000A5B07"/>
    <w:rsid w:val="000A6F1E"/>
    <w:rsid w:val="000B35F3"/>
    <w:rsid w:val="000B5746"/>
    <w:rsid w:val="000B5F8D"/>
    <w:rsid w:val="000B687C"/>
    <w:rsid w:val="000C04A1"/>
    <w:rsid w:val="000C119B"/>
    <w:rsid w:val="000C23A2"/>
    <w:rsid w:val="000C3A3A"/>
    <w:rsid w:val="000C6303"/>
    <w:rsid w:val="000D0942"/>
    <w:rsid w:val="000D0ABC"/>
    <w:rsid w:val="000D13AE"/>
    <w:rsid w:val="000D23A3"/>
    <w:rsid w:val="000D4825"/>
    <w:rsid w:val="000D7086"/>
    <w:rsid w:val="000E1536"/>
    <w:rsid w:val="000E2230"/>
    <w:rsid w:val="000E3816"/>
    <w:rsid w:val="000E5F61"/>
    <w:rsid w:val="000E7FB2"/>
    <w:rsid w:val="000F002A"/>
    <w:rsid w:val="000F3563"/>
    <w:rsid w:val="000F439B"/>
    <w:rsid w:val="00100ACA"/>
    <w:rsid w:val="0010353D"/>
    <w:rsid w:val="00103FC0"/>
    <w:rsid w:val="001040F4"/>
    <w:rsid w:val="00107F61"/>
    <w:rsid w:val="001116B7"/>
    <w:rsid w:val="00111FF6"/>
    <w:rsid w:val="0011606D"/>
    <w:rsid w:val="0011741C"/>
    <w:rsid w:val="00121B73"/>
    <w:rsid w:val="001250B0"/>
    <w:rsid w:val="00130DCD"/>
    <w:rsid w:val="001324F0"/>
    <w:rsid w:val="00133102"/>
    <w:rsid w:val="00134CEF"/>
    <w:rsid w:val="00134D6F"/>
    <w:rsid w:val="00135CD7"/>
    <w:rsid w:val="00136106"/>
    <w:rsid w:val="00137474"/>
    <w:rsid w:val="00137509"/>
    <w:rsid w:val="00137E98"/>
    <w:rsid w:val="00141CD1"/>
    <w:rsid w:val="0014362C"/>
    <w:rsid w:val="001437DC"/>
    <w:rsid w:val="00144D3A"/>
    <w:rsid w:val="00146292"/>
    <w:rsid w:val="0014748B"/>
    <w:rsid w:val="00147A68"/>
    <w:rsid w:val="00150505"/>
    <w:rsid w:val="00152E00"/>
    <w:rsid w:val="00153277"/>
    <w:rsid w:val="00154A98"/>
    <w:rsid w:val="0015671D"/>
    <w:rsid w:val="0016148D"/>
    <w:rsid w:val="00161AC5"/>
    <w:rsid w:val="00162B57"/>
    <w:rsid w:val="001630CF"/>
    <w:rsid w:val="00163AB7"/>
    <w:rsid w:val="001641D9"/>
    <w:rsid w:val="00166969"/>
    <w:rsid w:val="00167BDA"/>
    <w:rsid w:val="00167C54"/>
    <w:rsid w:val="00171D11"/>
    <w:rsid w:val="001725A7"/>
    <w:rsid w:val="00172EA0"/>
    <w:rsid w:val="00175899"/>
    <w:rsid w:val="00176418"/>
    <w:rsid w:val="00176664"/>
    <w:rsid w:val="0018074E"/>
    <w:rsid w:val="001842BF"/>
    <w:rsid w:val="00184F33"/>
    <w:rsid w:val="001919F0"/>
    <w:rsid w:val="00191F1F"/>
    <w:rsid w:val="0019682D"/>
    <w:rsid w:val="001A0AFD"/>
    <w:rsid w:val="001A0E3B"/>
    <w:rsid w:val="001A1061"/>
    <w:rsid w:val="001A186F"/>
    <w:rsid w:val="001A2C7E"/>
    <w:rsid w:val="001A2ECC"/>
    <w:rsid w:val="001A3561"/>
    <w:rsid w:val="001A4531"/>
    <w:rsid w:val="001A66C8"/>
    <w:rsid w:val="001A7F0B"/>
    <w:rsid w:val="001B5B34"/>
    <w:rsid w:val="001B7E59"/>
    <w:rsid w:val="001D0368"/>
    <w:rsid w:val="001D2DE5"/>
    <w:rsid w:val="001D37AC"/>
    <w:rsid w:val="001D3FE2"/>
    <w:rsid w:val="001D469A"/>
    <w:rsid w:val="001E08AC"/>
    <w:rsid w:val="001E110C"/>
    <w:rsid w:val="001E13D6"/>
    <w:rsid w:val="001E2BA8"/>
    <w:rsid w:val="001E6F2F"/>
    <w:rsid w:val="001E7CAE"/>
    <w:rsid w:val="001F0641"/>
    <w:rsid w:val="001F13B8"/>
    <w:rsid w:val="001F2EEB"/>
    <w:rsid w:val="001F43E8"/>
    <w:rsid w:val="001F4541"/>
    <w:rsid w:val="001F7CF8"/>
    <w:rsid w:val="00201936"/>
    <w:rsid w:val="00201ACF"/>
    <w:rsid w:val="00202418"/>
    <w:rsid w:val="00203DD7"/>
    <w:rsid w:val="00204263"/>
    <w:rsid w:val="002050EE"/>
    <w:rsid w:val="00214D6D"/>
    <w:rsid w:val="002167D7"/>
    <w:rsid w:val="00216A1E"/>
    <w:rsid w:val="00220314"/>
    <w:rsid w:val="00221F39"/>
    <w:rsid w:val="00222FFC"/>
    <w:rsid w:val="002237BA"/>
    <w:rsid w:val="0022538F"/>
    <w:rsid w:val="00226435"/>
    <w:rsid w:val="00227E5C"/>
    <w:rsid w:val="00235488"/>
    <w:rsid w:val="00236F3F"/>
    <w:rsid w:val="00243FA9"/>
    <w:rsid w:val="00245987"/>
    <w:rsid w:val="00247735"/>
    <w:rsid w:val="00247DFC"/>
    <w:rsid w:val="00252DB8"/>
    <w:rsid w:val="00255763"/>
    <w:rsid w:val="002563E5"/>
    <w:rsid w:val="00257EBA"/>
    <w:rsid w:val="00260D77"/>
    <w:rsid w:val="0026341E"/>
    <w:rsid w:val="00263AC4"/>
    <w:rsid w:val="002652F4"/>
    <w:rsid w:val="00265BA0"/>
    <w:rsid w:val="00266342"/>
    <w:rsid w:val="00267240"/>
    <w:rsid w:val="00272A5E"/>
    <w:rsid w:val="0027303B"/>
    <w:rsid w:val="002763E5"/>
    <w:rsid w:val="00277376"/>
    <w:rsid w:val="00277DDA"/>
    <w:rsid w:val="00283563"/>
    <w:rsid w:val="00284612"/>
    <w:rsid w:val="00285919"/>
    <w:rsid w:val="002908E5"/>
    <w:rsid w:val="0029353B"/>
    <w:rsid w:val="0029483A"/>
    <w:rsid w:val="00297EB7"/>
    <w:rsid w:val="002A05FB"/>
    <w:rsid w:val="002A154F"/>
    <w:rsid w:val="002A3856"/>
    <w:rsid w:val="002A3ED9"/>
    <w:rsid w:val="002A4026"/>
    <w:rsid w:val="002A64FB"/>
    <w:rsid w:val="002A6728"/>
    <w:rsid w:val="002B2C48"/>
    <w:rsid w:val="002B520B"/>
    <w:rsid w:val="002B5587"/>
    <w:rsid w:val="002B65C7"/>
    <w:rsid w:val="002C1040"/>
    <w:rsid w:val="002C62A1"/>
    <w:rsid w:val="002C63DD"/>
    <w:rsid w:val="002C78EB"/>
    <w:rsid w:val="002D216A"/>
    <w:rsid w:val="002D4D4D"/>
    <w:rsid w:val="002D6AAD"/>
    <w:rsid w:val="002D6C82"/>
    <w:rsid w:val="002E0A0F"/>
    <w:rsid w:val="002E1B36"/>
    <w:rsid w:val="002E43E9"/>
    <w:rsid w:val="002E4A06"/>
    <w:rsid w:val="002F0B96"/>
    <w:rsid w:val="002F4091"/>
    <w:rsid w:val="002F5FDE"/>
    <w:rsid w:val="00303D54"/>
    <w:rsid w:val="00305ABE"/>
    <w:rsid w:val="00311034"/>
    <w:rsid w:val="00311334"/>
    <w:rsid w:val="0031209E"/>
    <w:rsid w:val="00317371"/>
    <w:rsid w:val="00320284"/>
    <w:rsid w:val="00322DAD"/>
    <w:rsid w:val="003235E0"/>
    <w:rsid w:val="0032400E"/>
    <w:rsid w:val="00324C7A"/>
    <w:rsid w:val="00325441"/>
    <w:rsid w:val="00326620"/>
    <w:rsid w:val="0033023C"/>
    <w:rsid w:val="00330CE4"/>
    <w:rsid w:val="00331F33"/>
    <w:rsid w:val="00332B86"/>
    <w:rsid w:val="0033373E"/>
    <w:rsid w:val="0033411B"/>
    <w:rsid w:val="003362C6"/>
    <w:rsid w:val="00337DC3"/>
    <w:rsid w:val="00341627"/>
    <w:rsid w:val="00341856"/>
    <w:rsid w:val="00342A35"/>
    <w:rsid w:val="003438FC"/>
    <w:rsid w:val="003500BE"/>
    <w:rsid w:val="003520DD"/>
    <w:rsid w:val="00352A73"/>
    <w:rsid w:val="0035449C"/>
    <w:rsid w:val="00355596"/>
    <w:rsid w:val="00355EA3"/>
    <w:rsid w:val="00362389"/>
    <w:rsid w:val="003627C1"/>
    <w:rsid w:val="003636C7"/>
    <w:rsid w:val="00364B9A"/>
    <w:rsid w:val="00370BD8"/>
    <w:rsid w:val="003732A8"/>
    <w:rsid w:val="00376A41"/>
    <w:rsid w:val="00376B08"/>
    <w:rsid w:val="00376E7F"/>
    <w:rsid w:val="00380EB3"/>
    <w:rsid w:val="00381C5B"/>
    <w:rsid w:val="0038333B"/>
    <w:rsid w:val="00383B77"/>
    <w:rsid w:val="00383E05"/>
    <w:rsid w:val="00386EC6"/>
    <w:rsid w:val="0039108B"/>
    <w:rsid w:val="00393212"/>
    <w:rsid w:val="003935DF"/>
    <w:rsid w:val="00394BCC"/>
    <w:rsid w:val="00395347"/>
    <w:rsid w:val="00397B99"/>
    <w:rsid w:val="003A22C2"/>
    <w:rsid w:val="003A34AC"/>
    <w:rsid w:val="003A3F11"/>
    <w:rsid w:val="003A5B24"/>
    <w:rsid w:val="003A642F"/>
    <w:rsid w:val="003A6506"/>
    <w:rsid w:val="003A65F8"/>
    <w:rsid w:val="003B3E13"/>
    <w:rsid w:val="003B530E"/>
    <w:rsid w:val="003B7A77"/>
    <w:rsid w:val="003C0DA0"/>
    <w:rsid w:val="003C1443"/>
    <w:rsid w:val="003C1CFB"/>
    <w:rsid w:val="003C5B04"/>
    <w:rsid w:val="003C5B79"/>
    <w:rsid w:val="003C67F3"/>
    <w:rsid w:val="003D0B65"/>
    <w:rsid w:val="003D0BBA"/>
    <w:rsid w:val="003D2AA7"/>
    <w:rsid w:val="003D3753"/>
    <w:rsid w:val="003D5D27"/>
    <w:rsid w:val="003D6F49"/>
    <w:rsid w:val="003D7A59"/>
    <w:rsid w:val="003E168F"/>
    <w:rsid w:val="003E1EDD"/>
    <w:rsid w:val="003E572B"/>
    <w:rsid w:val="003E618F"/>
    <w:rsid w:val="003F0918"/>
    <w:rsid w:val="003F1267"/>
    <w:rsid w:val="003F1758"/>
    <w:rsid w:val="003F1F49"/>
    <w:rsid w:val="003F3A84"/>
    <w:rsid w:val="003F7CA1"/>
    <w:rsid w:val="0040199A"/>
    <w:rsid w:val="004053E8"/>
    <w:rsid w:val="00411B2A"/>
    <w:rsid w:val="00414237"/>
    <w:rsid w:val="00416135"/>
    <w:rsid w:val="004171E1"/>
    <w:rsid w:val="0041760C"/>
    <w:rsid w:val="004202E1"/>
    <w:rsid w:val="00420978"/>
    <w:rsid w:val="00425F9D"/>
    <w:rsid w:val="004323F0"/>
    <w:rsid w:val="004342F7"/>
    <w:rsid w:val="004350FF"/>
    <w:rsid w:val="0043657C"/>
    <w:rsid w:val="0044082C"/>
    <w:rsid w:val="00443F23"/>
    <w:rsid w:val="004443D4"/>
    <w:rsid w:val="00446B26"/>
    <w:rsid w:val="00452477"/>
    <w:rsid w:val="00454FE8"/>
    <w:rsid w:val="004567A9"/>
    <w:rsid w:val="00457DE4"/>
    <w:rsid w:val="00460B0C"/>
    <w:rsid w:val="00462512"/>
    <w:rsid w:val="00465A55"/>
    <w:rsid w:val="00470078"/>
    <w:rsid w:val="00470DB7"/>
    <w:rsid w:val="004734EF"/>
    <w:rsid w:val="004752C2"/>
    <w:rsid w:val="00475541"/>
    <w:rsid w:val="004755BB"/>
    <w:rsid w:val="0047643A"/>
    <w:rsid w:val="004770EA"/>
    <w:rsid w:val="0048007F"/>
    <w:rsid w:val="00482BC8"/>
    <w:rsid w:val="00484985"/>
    <w:rsid w:val="00484C82"/>
    <w:rsid w:val="004852FB"/>
    <w:rsid w:val="004856B4"/>
    <w:rsid w:val="00485DA0"/>
    <w:rsid w:val="00490E96"/>
    <w:rsid w:val="00495236"/>
    <w:rsid w:val="00495B0D"/>
    <w:rsid w:val="00496241"/>
    <w:rsid w:val="004975CA"/>
    <w:rsid w:val="004A2D41"/>
    <w:rsid w:val="004A4E64"/>
    <w:rsid w:val="004A5CF5"/>
    <w:rsid w:val="004A75AB"/>
    <w:rsid w:val="004A7F00"/>
    <w:rsid w:val="004B076B"/>
    <w:rsid w:val="004B2E90"/>
    <w:rsid w:val="004B34E0"/>
    <w:rsid w:val="004B3624"/>
    <w:rsid w:val="004B5CD8"/>
    <w:rsid w:val="004B65AF"/>
    <w:rsid w:val="004B6AED"/>
    <w:rsid w:val="004B6E52"/>
    <w:rsid w:val="004B7D12"/>
    <w:rsid w:val="004C081F"/>
    <w:rsid w:val="004C360F"/>
    <w:rsid w:val="004C3ABE"/>
    <w:rsid w:val="004C7C03"/>
    <w:rsid w:val="004D0346"/>
    <w:rsid w:val="004D265D"/>
    <w:rsid w:val="004D3B3F"/>
    <w:rsid w:val="004D3C66"/>
    <w:rsid w:val="004D4287"/>
    <w:rsid w:val="004D4D80"/>
    <w:rsid w:val="004D6524"/>
    <w:rsid w:val="004D653D"/>
    <w:rsid w:val="004D6861"/>
    <w:rsid w:val="004D6BAC"/>
    <w:rsid w:val="004D72E5"/>
    <w:rsid w:val="004E2496"/>
    <w:rsid w:val="004E26B9"/>
    <w:rsid w:val="004E55D7"/>
    <w:rsid w:val="004E629B"/>
    <w:rsid w:val="004E68F5"/>
    <w:rsid w:val="004F04B7"/>
    <w:rsid w:val="004F091A"/>
    <w:rsid w:val="004F1B8F"/>
    <w:rsid w:val="004F651D"/>
    <w:rsid w:val="004F7677"/>
    <w:rsid w:val="00500172"/>
    <w:rsid w:val="00503103"/>
    <w:rsid w:val="0050330F"/>
    <w:rsid w:val="0050539A"/>
    <w:rsid w:val="005057D2"/>
    <w:rsid w:val="00507494"/>
    <w:rsid w:val="0051035E"/>
    <w:rsid w:val="00511705"/>
    <w:rsid w:val="00512F61"/>
    <w:rsid w:val="00515F47"/>
    <w:rsid w:val="0051782F"/>
    <w:rsid w:val="0052039B"/>
    <w:rsid w:val="00525FBE"/>
    <w:rsid w:val="00526643"/>
    <w:rsid w:val="0052722A"/>
    <w:rsid w:val="00527D62"/>
    <w:rsid w:val="005319EC"/>
    <w:rsid w:val="005333EA"/>
    <w:rsid w:val="005343B8"/>
    <w:rsid w:val="00535AAD"/>
    <w:rsid w:val="00536090"/>
    <w:rsid w:val="005401AF"/>
    <w:rsid w:val="00546D0B"/>
    <w:rsid w:val="00550064"/>
    <w:rsid w:val="0055058F"/>
    <w:rsid w:val="005514F3"/>
    <w:rsid w:val="00551632"/>
    <w:rsid w:val="00552CC4"/>
    <w:rsid w:val="0055359F"/>
    <w:rsid w:val="00553C3E"/>
    <w:rsid w:val="00557D40"/>
    <w:rsid w:val="0056043F"/>
    <w:rsid w:val="005613FB"/>
    <w:rsid w:val="00562792"/>
    <w:rsid w:val="005635EC"/>
    <w:rsid w:val="00564D2D"/>
    <w:rsid w:val="00564FA0"/>
    <w:rsid w:val="00565554"/>
    <w:rsid w:val="00565D9E"/>
    <w:rsid w:val="00566670"/>
    <w:rsid w:val="005713FF"/>
    <w:rsid w:val="005731EE"/>
    <w:rsid w:val="0057393F"/>
    <w:rsid w:val="0057450D"/>
    <w:rsid w:val="00574A9D"/>
    <w:rsid w:val="005760BE"/>
    <w:rsid w:val="00584359"/>
    <w:rsid w:val="00586FC3"/>
    <w:rsid w:val="005919E9"/>
    <w:rsid w:val="00591AF6"/>
    <w:rsid w:val="005930B0"/>
    <w:rsid w:val="00593F2A"/>
    <w:rsid w:val="00594D8A"/>
    <w:rsid w:val="005957DA"/>
    <w:rsid w:val="005A155F"/>
    <w:rsid w:val="005A45DD"/>
    <w:rsid w:val="005A498B"/>
    <w:rsid w:val="005A5DC6"/>
    <w:rsid w:val="005A79B0"/>
    <w:rsid w:val="005A7DB2"/>
    <w:rsid w:val="005B0C91"/>
    <w:rsid w:val="005B1DBA"/>
    <w:rsid w:val="005B3552"/>
    <w:rsid w:val="005B5B6E"/>
    <w:rsid w:val="005B6E1B"/>
    <w:rsid w:val="005C059F"/>
    <w:rsid w:val="005C0BD0"/>
    <w:rsid w:val="005C0C8B"/>
    <w:rsid w:val="005C48F1"/>
    <w:rsid w:val="005C5C3A"/>
    <w:rsid w:val="005C5CA9"/>
    <w:rsid w:val="005C5CB1"/>
    <w:rsid w:val="005C5D3A"/>
    <w:rsid w:val="005C5FFA"/>
    <w:rsid w:val="005D197C"/>
    <w:rsid w:val="005D1BDF"/>
    <w:rsid w:val="005D3F02"/>
    <w:rsid w:val="005D41AD"/>
    <w:rsid w:val="005E16F2"/>
    <w:rsid w:val="005E1BE9"/>
    <w:rsid w:val="005E22C5"/>
    <w:rsid w:val="005E4510"/>
    <w:rsid w:val="005E50E5"/>
    <w:rsid w:val="005E64FA"/>
    <w:rsid w:val="005E6B2B"/>
    <w:rsid w:val="005F22EB"/>
    <w:rsid w:val="005F2F1D"/>
    <w:rsid w:val="005F5E43"/>
    <w:rsid w:val="006009A9"/>
    <w:rsid w:val="00603612"/>
    <w:rsid w:val="006038BD"/>
    <w:rsid w:val="00611BAA"/>
    <w:rsid w:val="00611CC0"/>
    <w:rsid w:val="006150A4"/>
    <w:rsid w:val="006151B2"/>
    <w:rsid w:val="00615752"/>
    <w:rsid w:val="006159C5"/>
    <w:rsid w:val="006162EC"/>
    <w:rsid w:val="006164E7"/>
    <w:rsid w:val="006169B4"/>
    <w:rsid w:val="006178A6"/>
    <w:rsid w:val="00622902"/>
    <w:rsid w:val="00622CC4"/>
    <w:rsid w:val="00625527"/>
    <w:rsid w:val="006279BD"/>
    <w:rsid w:val="00630CA6"/>
    <w:rsid w:val="00630E38"/>
    <w:rsid w:val="00632351"/>
    <w:rsid w:val="006323E8"/>
    <w:rsid w:val="00634B49"/>
    <w:rsid w:val="00636567"/>
    <w:rsid w:val="006366B6"/>
    <w:rsid w:val="00636A41"/>
    <w:rsid w:val="00636E7C"/>
    <w:rsid w:val="006420D0"/>
    <w:rsid w:val="00645C14"/>
    <w:rsid w:val="006476F2"/>
    <w:rsid w:val="00647BB1"/>
    <w:rsid w:val="00650FE5"/>
    <w:rsid w:val="00654AF2"/>
    <w:rsid w:val="00656909"/>
    <w:rsid w:val="00656CE3"/>
    <w:rsid w:val="00657575"/>
    <w:rsid w:val="00661266"/>
    <w:rsid w:val="006616FF"/>
    <w:rsid w:val="006617DA"/>
    <w:rsid w:val="00661C7B"/>
    <w:rsid w:val="00661E4D"/>
    <w:rsid w:val="0066267D"/>
    <w:rsid w:val="0066290D"/>
    <w:rsid w:val="006636E7"/>
    <w:rsid w:val="006669FF"/>
    <w:rsid w:val="00666C98"/>
    <w:rsid w:val="00666D0E"/>
    <w:rsid w:val="00667B49"/>
    <w:rsid w:val="006706E2"/>
    <w:rsid w:val="006713C8"/>
    <w:rsid w:val="006716BA"/>
    <w:rsid w:val="00674E07"/>
    <w:rsid w:val="00675F5F"/>
    <w:rsid w:val="00676E12"/>
    <w:rsid w:val="00680CC6"/>
    <w:rsid w:val="00681775"/>
    <w:rsid w:val="0068336C"/>
    <w:rsid w:val="006849BC"/>
    <w:rsid w:val="00685466"/>
    <w:rsid w:val="00686972"/>
    <w:rsid w:val="00687305"/>
    <w:rsid w:val="00695096"/>
    <w:rsid w:val="00696C68"/>
    <w:rsid w:val="00697604"/>
    <w:rsid w:val="00697C61"/>
    <w:rsid w:val="006A1AA9"/>
    <w:rsid w:val="006A48B2"/>
    <w:rsid w:val="006A4D6E"/>
    <w:rsid w:val="006A5EDF"/>
    <w:rsid w:val="006A6652"/>
    <w:rsid w:val="006A7861"/>
    <w:rsid w:val="006B4C27"/>
    <w:rsid w:val="006B57CC"/>
    <w:rsid w:val="006B6B64"/>
    <w:rsid w:val="006C0A83"/>
    <w:rsid w:val="006C18E8"/>
    <w:rsid w:val="006C2AB5"/>
    <w:rsid w:val="006C3046"/>
    <w:rsid w:val="006C4F54"/>
    <w:rsid w:val="006C561A"/>
    <w:rsid w:val="006C6A24"/>
    <w:rsid w:val="006C77F8"/>
    <w:rsid w:val="006C7C2E"/>
    <w:rsid w:val="006D0D1E"/>
    <w:rsid w:val="006D52B9"/>
    <w:rsid w:val="006D65BB"/>
    <w:rsid w:val="006D6E1F"/>
    <w:rsid w:val="006E105B"/>
    <w:rsid w:val="006E12E4"/>
    <w:rsid w:val="006E2EE5"/>
    <w:rsid w:val="006E3358"/>
    <w:rsid w:val="006E3F2F"/>
    <w:rsid w:val="006E5760"/>
    <w:rsid w:val="006F08ED"/>
    <w:rsid w:val="006F1FAF"/>
    <w:rsid w:val="006F2258"/>
    <w:rsid w:val="006F2660"/>
    <w:rsid w:val="006F3780"/>
    <w:rsid w:val="006F39DC"/>
    <w:rsid w:val="006F4C3E"/>
    <w:rsid w:val="006F74F7"/>
    <w:rsid w:val="0070143A"/>
    <w:rsid w:val="00701DF7"/>
    <w:rsid w:val="0070481B"/>
    <w:rsid w:val="00707E05"/>
    <w:rsid w:val="0071157C"/>
    <w:rsid w:val="0071166C"/>
    <w:rsid w:val="00717845"/>
    <w:rsid w:val="00720279"/>
    <w:rsid w:val="00720FCF"/>
    <w:rsid w:val="00721A84"/>
    <w:rsid w:val="007239A6"/>
    <w:rsid w:val="007251AB"/>
    <w:rsid w:val="00725E41"/>
    <w:rsid w:val="00727320"/>
    <w:rsid w:val="007274DD"/>
    <w:rsid w:val="007279EC"/>
    <w:rsid w:val="007301A2"/>
    <w:rsid w:val="00730796"/>
    <w:rsid w:val="00733817"/>
    <w:rsid w:val="00733E07"/>
    <w:rsid w:val="007348D4"/>
    <w:rsid w:val="00735F62"/>
    <w:rsid w:val="00737B2F"/>
    <w:rsid w:val="0074025F"/>
    <w:rsid w:val="007465F3"/>
    <w:rsid w:val="00747523"/>
    <w:rsid w:val="007514A7"/>
    <w:rsid w:val="007526E3"/>
    <w:rsid w:val="00752C2B"/>
    <w:rsid w:val="00755ABA"/>
    <w:rsid w:val="00757B3C"/>
    <w:rsid w:val="00760CB6"/>
    <w:rsid w:val="00763255"/>
    <w:rsid w:val="00763D47"/>
    <w:rsid w:val="0076471B"/>
    <w:rsid w:val="007655CC"/>
    <w:rsid w:val="00765EFA"/>
    <w:rsid w:val="007672AD"/>
    <w:rsid w:val="00767B85"/>
    <w:rsid w:val="00771933"/>
    <w:rsid w:val="00771A4B"/>
    <w:rsid w:val="00773364"/>
    <w:rsid w:val="0077468E"/>
    <w:rsid w:val="00775A57"/>
    <w:rsid w:val="00776B1C"/>
    <w:rsid w:val="0078003F"/>
    <w:rsid w:val="00782C3F"/>
    <w:rsid w:val="0078675F"/>
    <w:rsid w:val="00792BA3"/>
    <w:rsid w:val="00794AD3"/>
    <w:rsid w:val="00795B87"/>
    <w:rsid w:val="007A40F0"/>
    <w:rsid w:val="007A7300"/>
    <w:rsid w:val="007A73E8"/>
    <w:rsid w:val="007B1123"/>
    <w:rsid w:val="007B17E9"/>
    <w:rsid w:val="007B1DEB"/>
    <w:rsid w:val="007B2305"/>
    <w:rsid w:val="007B26EB"/>
    <w:rsid w:val="007B27D6"/>
    <w:rsid w:val="007B2AA0"/>
    <w:rsid w:val="007B2E5F"/>
    <w:rsid w:val="007B3747"/>
    <w:rsid w:val="007B5534"/>
    <w:rsid w:val="007B5BCC"/>
    <w:rsid w:val="007C11BE"/>
    <w:rsid w:val="007C1C99"/>
    <w:rsid w:val="007C39BE"/>
    <w:rsid w:val="007C562E"/>
    <w:rsid w:val="007C576C"/>
    <w:rsid w:val="007D4011"/>
    <w:rsid w:val="007D482C"/>
    <w:rsid w:val="007D5E66"/>
    <w:rsid w:val="007D7311"/>
    <w:rsid w:val="007D7B51"/>
    <w:rsid w:val="007E06B9"/>
    <w:rsid w:val="007E3484"/>
    <w:rsid w:val="007F13CB"/>
    <w:rsid w:val="007F1531"/>
    <w:rsid w:val="007F29D7"/>
    <w:rsid w:val="007F401C"/>
    <w:rsid w:val="007F6F38"/>
    <w:rsid w:val="008003FD"/>
    <w:rsid w:val="00804EF9"/>
    <w:rsid w:val="00805087"/>
    <w:rsid w:val="00805DAE"/>
    <w:rsid w:val="008103B3"/>
    <w:rsid w:val="00812190"/>
    <w:rsid w:val="008146C8"/>
    <w:rsid w:val="00816110"/>
    <w:rsid w:val="00817885"/>
    <w:rsid w:val="00817958"/>
    <w:rsid w:val="0082142D"/>
    <w:rsid w:val="008230E8"/>
    <w:rsid w:val="00823ABE"/>
    <w:rsid w:val="008248A1"/>
    <w:rsid w:val="00825C4F"/>
    <w:rsid w:val="00825C7A"/>
    <w:rsid w:val="008271A8"/>
    <w:rsid w:val="008275F8"/>
    <w:rsid w:val="00830FC7"/>
    <w:rsid w:val="0083266C"/>
    <w:rsid w:val="00833745"/>
    <w:rsid w:val="0083586A"/>
    <w:rsid w:val="0083726F"/>
    <w:rsid w:val="00837EB9"/>
    <w:rsid w:val="0084092D"/>
    <w:rsid w:val="00847188"/>
    <w:rsid w:val="00847732"/>
    <w:rsid w:val="008514DB"/>
    <w:rsid w:val="00854203"/>
    <w:rsid w:val="008544F7"/>
    <w:rsid w:val="00854B59"/>
    <w:rsid w:val="00854D89"/>
    <w:rsid w:val="00855F20"/>
    <w:rsid w:val="00857799"/>
    <w:rsid w:val="00860EB6"/>
    <w:rsid w:val="00861FCD"/>
    <w:rsid w:val="00862A6C"/>
    <w:rsid w:val="008637D2"/>
    <w:rsid w:val="00864BAD"/>
    <w:rsid w:val="0086749B"/>
    <w:rsid w:val="00872D24"/>
    <w:rsid w:val="00873B26"/>
    <w:rsid w:val="00874AFA"/>
    <w:rsid w:val="00874FA4"/>
    <w:rsid w:val="008757FC"/>
    <w:rsid w:val="00880409"/>
    <w:rsid w:val="008809F7"/>
    <w:rsid w:val="0088212C"/>
    <w:rsid w:val="00882131"/>
    <w:rsid w:val="00883F0A"/>
    <w:rsid w:val="00885DB1"/>
    <w:rsid w:val="00894614"/>
    <w:rsid w:val="00896BFA"/>
    <w:rsid w:val="00897129"/>
    <w:rsid w:val="00897E65"/>
    <w:rsid w:val="008A0FA7"/>
    <w:rsid w:val="008A163F"/>
    <w:rsid w:val="008A7783"/>
    <w:rsid w:val="008A7C3E"/>
    <w:rsid w:val="008B1371"/>
    <w:rsid w:val="008B6731"/>
    <w:rsid w:val="008B7144"/>
    <w:rsid w:val="008B71C5"/>
    <w:rsid w:val="008C0F84"/>
    <w:rsid w:val="008C3D3C"/>
    <w:rsid w:val="008D3803"/>
    <w:rsid w:val="008D57F8"/>
    <w:rsid w:val="008D592D"/>
    <w:rsid w:val="008E1986"/>
    <w:rsid w:val="008E464C"/>
    <w:rsid w:val="008E741E"/>
    <w:rsid w:val="008F0D00"/>
    <w:rsid w:val="008F1774"/>
    <w:rsid w:val="008F22DE"/>
    <w:rsid w:val="008F286B"/>
    <w:rsid w:val="008F3615"/>
    <w:rsid w:val="008F3F92"/>
    <w:rsid w:val="008F5F95"/>
    <w:rsid w:val="008F79C4"/>
    <w:rsid w:val="00901F09"/>
    <w:rsid w:val="00902DD5"/>
    <w:rsid w:val="009041FF"/>
    <w:rsid w:val="0090518E"/>
    <w:rsid w:val="009119FD"/>
    <w:rsid w:val="00911D2E"/>
    <w:rsid w:val="00914808"/>
    <w:rsid w:val="00914931"/>
    <w:rsid w:val="009157F6"/>
    <w:rsid w:val="009172C8"/>
    <w:rsid w:val="009227EF"/>
    <w:rsid w:val="00922833"/>
    <w:rsid w:val="00922BFC"/>
    <w:rsid w:val="00923605"/>
    <w:rsid w:val="00925BFA"/>
    <w:rsid w:val="009264D4"/>
    <w:rsid w:val="00927577"/>
    <w:rsid w:val="009308B8"/>
    <w:rsid w:val="009329EC"/>
    <w:rsid w:val="009330D3"/>
    <w:rsid w:val="00933E6D"/>
    <w:rsid w:val="0093573C"/>
    <w:rsid w:val="00935897"/>
    <w:rsid w:val="00935976"/>
    <w:rsid w:val="00937F22"/>
    <w:rsid w:val="00940561"/>
    <w:rsid w:val="00940665"/>
    <w:rsid w:val="00945722"/>
    <w:rsid w:val="00951313"/>
    <w:rsid w:val="00951D3C"/>
    <w:rsid w:val="0095269C"/>
    <w:rsid w:val="00953CFB"/>
    <w:rsid w:val="00957EF4"/>
    <w:rsid w:val="00960B60"/>
    <w:rsid w:val="00961480"/>
    <w:rsid w:val="00965D9A"/>
    <w:rsid w:val="00967B52"/>
    <w:rsid w:val="00973B1B"/>
    <w:rsid w:val="009751E4"/>
    <w:rsid w:val="0097593E"/>
    <w:rsid w:val="00976F10"/>
    <w:rsid w:val="00980FAE"/>
    <w:rsid w:val="009825A5"/>
    <w:rsid w:val="00984442"/>
    <w:rsid w:val="00991B7E"/>
    <w:rsid w:val="0099220B"/>
    <w:rsid w:val="00993548"/>
    <w:rsid w:val="00994DD7"/>
    <w:rsid w:val="00995558"/>
    <w:rsid w:val="009958E6"/>
    <w:rsid w:val="009A3068"/>
    <w:rsid w:val="009A4107"/>
    <w:rsid w:val="009A5158"/>
    <w:rsid w:val="009A682B"/>
    <w:rsid w:val="009B0C16"/>
    <w:rsid w:val="009B4D05"/>
    <w:rsid w:val="009B6E5A"/>
    <w:rsid w:val="009B6FDE"/>
    <w:rsid w:val="009B7210"/>
    <w:rsid w:val="009B79D4"/>
    <w:rsid w:val="009B7D60"/>
    <w:rsid w:val="009B7EE0"/>
    <w:rsid w:val="009C5AC8"/>
    <w:rsid w:val="009C7275"/>
    <w:rsid w:val="009D1970"/>
    <w:rsid w:val="009D35BD"/>
    <w:rsid w:val="009D3F79"/>
    <w:rsid w:val="009D63EF"/>
    <w:rsid w:val="009D6F01"/>
    <w:rsid w:val="009E3C7D"/>
    <w:rsid w:val="009E5F61"/>
    <w:rsid w:val="009E74BB"/>
    <w:rsid w:val="009F0274"/>
    <w:rsid w:val="009F2A47"/>
    <w:rsid w:val="009F48F1"/>
    <w:rsid w:val="009F582B"/>
    <w:rsid w:val="00A0134C"/>
    <w:rsid w:val="00A03ACE"/>
    <w:rsid w:val="00A067EA"/>
    <w:rsid w:val="00A06DED"/>
    <w:rsid w:val="00A0717D"/>
    <w:rsid w:val="00A07497"/>
    <w:rsid w:val="00A07714"/>
    <w:rsid w:val="00A077D4"/>
    <w:rsid w:val="00A12227"/>
    <w:rsid w:val="00A12874"/>
    <w:rsid w:val="00A13921"/>
    <w:rsid w:val="00A14F0F"/>
    <w:rsid w:val="00A23203"/>
    <w:rsid w:val="00A23464"/>
    <w:rsid w:val="00A25A51"/>
    <w:rsid w:val="00A36580"/>
    <w:rsid w:val="00A401BD"/>
    <w:rsid w:val="00A40F0E"/>
    <w:rsid w:val="00A4181B"/>
    <w:rsid w:val="00A4418B"/>
    <w:rsid w:val="00A45D4F"/>
    <w:rsid w:val="00A46C9D"/>
    <w:rsid w:val="00A475F7"/>
    <w:rsid w:val="00A51C4A"/>
    <w:rsid w:val="00A51C6A"/>
    <w:rsid w:val="00A523C5"/>
    <w:rsid w:val="00A52A80"/>
    <w:rsid w:val="00A54AF9"/>
    <w:rsid w:val="00A55174"/>
    <w:rsid w:val="00A567AB"/>
    <w:rsid w:val="00A57C5F"/>
    <w:rsid w:val="00A60A12"/>
    <w:rsid w:val="00A62C89"/>
    <w:rsid w:val="00A62F92"/>
    <w:rsid w:val="00A64703"/>
    <w:rsid w:val="00A64A61"/>
    <w:rsid w:val="00A64B10"/>
    <w:rsid w:val="00A652BA"/>
    <w:rsid w:val="00A65950"/>
    <w:rsid w:val="00A65A73"/>
    <w:rsid w:val="00A7281E"/>
    <w:rsid w:val="00A752AB"/>
    <w:rsid w:val="00A75D43"/>
    <w:rsid w:val="00A77335"/>
    <w:rsid w:val="00A82CBA"/>
    <w:rsid w:val="00A8361F"/>
    <w:rsid w:val="00A83706"/>
    <w:rsid w:val="00A84FC2"/>
    <w:rsid w:val="00A87847"/>
    <w:rsid w:val="00A916D0"/>
    <w:rsid w:val="00A94277"/>
    <w:rsid w:val="00A976AB"/>
    <w:rsid w:val="00AA2DB7"/>
    <w:rsid w:val="00AA318C"/>
    <w:rsid w:val="00AA58B8"/>
    <w:rsid w:val="00AB0362"/>
    <w:rsid w:val="00AB0BD8"/>
    <w:rsid w:val="00AB1D15"/>
    <w:rsid w:val="00AB2B7B"/>
    <w:rsid w:val="00AB59C6"/>
    <w:rsid w:val="00AB644E"/>
    <w:rsid w:val="00AB77E7"/>
    <w:rsid w:val="00AC057E"/>
    <w:rsid w:val="00AC0E02"/>
    <w:rsid w:val="00AC1139"/>
    <w:rsid w:val="00AC26FA"/>
    <w:rsid w:val="00AC289A"/>
    <w:rsid w:val="00AC362C"/>
    <w:rsid w:val="00AC66C8"/>
    <w:rsid w:val="00AC6B77"/>
    <w:rsid w:val="00AC6E4A"/>
    <w:rsid w:val="00AC7125"/>
    <w:rsid w:val="00AC759A"/>
    <w:rsid w:val="00AD12BB"/>
    <w:rsid w:val="00AD22A2"/>
    <w:rsid w:val="00AD244D"/>
    <w:rsid w:val="00AD255F"/>
    <w:rsid w:val="00AD6955"/>
    <w:rsid w:val="00AE0417"/>
    <w:rsid w:val="00AE1001"/>
    <w:rsid w:val="00AE10E8"/>
    <w:rsid w:val="00AE1DB6"/>
    <w:rsid w:val="00AE230E"/>
    <w:rsid w:val="00AE3004"/>
    <w:rsid w:val="00AE4A01"/>
    <w:rsid w:val="00AE5D98"/>
    <w:rsid w:val="00AF080D"/>
    <w:rsid w:val="00AF12AE"/>
    <w:rsid w:val="00B01030"/>
    <w:rsid w:val="00B03905"/>
    <w:rsid w:val="00B0450B"/>
    <w:rsid w:val="00B149EA"/>
    <w:rsid w:val="00B15123"/>
    <w:rsid w:val="00B162B7"/>
    <w:rsid w:val="00B2123B"/>
    <w:rsid w:val="00B23E0D"/>
    <w:rsid w:val="00B244EC"/>
    <w:rsid w:val="00B24A2A"/>
    <w:rsid w:val="00B25494"/>
    <w:rsid w:val="00B301CB"/>
    <w:rsid w:val="00B306B9"/>
    <w:rsid w:val="00B322A1"/>
    <w:rsid w:val="00B32DF7"/>
    <w:rsid w:val="00B330FB"/>
    <w:rsid w:val="00B33481"/>
    <w:rsid w:val="00B41EF3"/>
    <w:rsid w:val="00B42011"/>
    <w:rsid w:val="00B4418F"/>
    <w:rsid w:val="00B478DC"/>
    <w:rsid w:val="00B554FB"/>
    <w:rsid w:val="00B55DF1"/>
    <w:rsid w:val="00B5617C"/>
    <w:rsid w:val="00B568C0"/>
    <w:rsid w:val="00B604EF"/>
    <w:rsid w:val="00B6136E"/>
    <w:rsid w:val="00B6175B"/>
    <w:rsid w:val="00B678F8"/>
    <w:rsid w:val="00B70F38"/>
    <w:rsid w:val="00B71B87"/>
    <w:rsid w:val="00B7351A"/>
    <w:rsid w:val="00B813DB"/>
    <w:rsid w:val="00B820CB"/>
    <w:rsid w:val="00B82A3F"/>
    <w:rsid w:val="00B83685"/>
    <w:rsid w:val="00B87513"/>
    <w:rsid w:val="00B876B2"/>
    <w:rsid w:val="00B9004D"/>
    <w:rsid w:val="00B92242"/>
    <w:rsid w:val="00B953D9"/>
    <w:rsid w:val="00B956CA"/>
    <w:rsid w:val="00B95E14"/>
    <w:rsid w:val="00B964C4"/>
    <w:rsid w:val="00B97685"/>
    <w:rsid w:val="00BA1A7F"/>
    <w:rsid w:val="00BA3328"/>
    <w:rsid w:val="00BA5B29"/>
    <w:rsid w:val="00BA65A2"/>
    <w:rsid w:val="00BB426A"/>
    <w:rsid w:val="00BB47B3"/>
    <w:rsid w:val="00BC07F3"/>
    <w:rsid w:val="00BC11C1"/>
    <w:rsid w:val="00BC1BB3"/>
    <w:rsid w:val="00BC6167"/>
    <w:rsid w:val="00BC7CD8"/>
    <w:rsid w:val="00BC7EE9"/>
    <w:rsid w:val="00BD01C1"/>
    <w:rsid w:val="00BD21C5"/>
    <w:rsid w:val="00BD2761"/>
    <w:rsid w:val="00BD29C7"/>
    <w:rsid w:val="00BD6F97"/>
    <w:rsid w:val="00BE3787"/>
    <w:rsid w:val="00BE4EAF"/>
    <w:rsid w:val="00BE5B7B"/>
    <w:rsid w:val="00BE6369"/>
    <w:rsid w:val="00BE7B65"/>
    <w:rsid w:val="00BE7E70"/>
    <w:rsid w:val="00BF2E04"/>
    <w:rsid w:val="00BF3447"/>
    <w:rsid w:val="00BF76AB"/>
    <w:rsid w:val="00BF7E15"/>
    <w:rsid w:val="00BF7F30"/>
    <w:rsid w:val="00C005FC"/>
    <w:rsid w:val="00C01CB2"/>
    <w:rsid w:val="00C03487"/>
    <w:rsid w:val="00C04EA8"/>
    <w:rsid w:val="00C06B76"/>
    <w:rsid w:val="00C06C17"/>
    <w:rsid w:val="00C0790D"/>
    <w:rsid w:val="00C129D7"/>
    <w:rsid w:val="00C14C33"/>
    <w:rsid w:val="00C14C7C"/>
    <w:rsid w:val="00C17B50"/>
    <w:rsid w:val="00C2170A"/>
    <w:rsid w:val="00C243AE"/>
    <w:rsid w:val="00C25433"/>
    <w:rsid w:val="00C25A9B"/>
    <w:rsid w:val="00C26E18"/>
    <w:rsid w:val="00C316FF"/>
    <w:rsid w:val="00C36209"/>
    <w:rsid w:val="00C36FBF"/>
    <w:rsid w:val="00C370CB"/>
    <w:rsid w:val="00C416AD"/>
    <w:rsid w:val="00C4471C"/>
    <w:rsid w:val="00C45411"/>
    <w:rsid w:val="00C457F1"/>
    <w:rsid w:val="00C558B5"/>
    <w:rsid w:val="00C56E4D"/>
    <w:rsid w:val="00C60CDC"/>
    <w:rsid w:val="00C6155A"/>
    <w:rsid w:val="00C62E03"/>
    <w:rsid w:val="00C63140"/>
    <w:rsid w:val="00C643D4"/>
    <w:rsid w:val="00C64D08"/>
    <w:rsid w:val="00C66D69"/>
    <w:rsid w:val="00C73E9F"/>
    <w:rsid w:val="00C7422C"/>
    <w:rsid w:val="00C74530"/>
    <w:rsid w:val="00C76EA1"/>
    <w:rsid w:val="00C80B4A"/>
    <w:rsid w:val="00C82598"/>
    <w:rsid w:val="00C8724C"/>
    <w:rsid w:val="00C877D8"/>
    <w:rsid w:val="00C87F96"/>
    <w:rsid w:val="00C915C9"/>
    <w:rsid w:val="00C91B17"/>
    <w:rsid w:val="00C91E6A"/>
    <w:rsid w:val="00C92011"/>
    <w:rsid w:val="00C92C5A"/>
    <w:rsid w:val="00C94CE7"/>
    <w:rsid w:val="00C9508A"/>
    <w:rsid w:val="00CA130C"/>
    <w:rsid w:val="00CA3E0E"/>
    <w:rsid w:val="00CA4C35"/>
    <w:rsid w:val="00CA4D04"/>
    <w:rsid w:val="00CA6568"/>
    <w:rsid w:val="00CB09E7"/>
    <w:rsid w:val="00CB552B"/>
    <w:rsid w:val="00CC03F1"/>
    <w:rsid w:val="00CC261A"/>
    <w:rsid w:val="00CC60F7"/>
    <w:rsid w:val="00CC7EC6"/>
    <w:rsid w:val="00CC7FA3"/>
    <w:rsid w:val="00CD4CEE"/>
    <w:rsid w:val="00CD6F50"/>
    <w:rsid w:val="00CD7566"/>
    <w:rsid w:val="00CE10F6"/>
    <w:rsid w:val="00CE3100"/>
    <w:rsid w:val="00CE4F99"/>
    <w:rsid w:val="00CE53FC"/>
    <w:rsid w:val="00CE5888"/>
    <w:rsid w:val="00CE5C30"/>
    <w:rsid w:val="00CE7436"/>
    <w:rsid w:val="00CE7F37"/>
    <w:rsid w:val="00CF0963"/>
    <w:rsid w:val="00CF13E4"/>
    <w:rsid w:val="00CF4FCA"/>
    <w:rsid w:val="00CF4FD3"/>
    <w:rsid w:val="00CF543A"/>
    <w:rsid w:val="00CF675C"/>
    <w:rsid w:val="00D0237E"/>
    <w:rsid w:val="00D028C9"/>
    <w:rsid w:val="00D02E03"/>
    <w:rsid w:val="00D02FE3"/>
    <w:rsid w:val="00D05294"/>
    <w:rsid w:val="00D05860"/>
    <w:rsid w:val="00D05937"/>
    <w:rsid w:val="00D05B19"/>
    <w:rsid w:val="00D071FE"/>
    <w:rsid w:val="00D110D5"/>
    <w:rsid w:val="00D111C0"/>
    <w:rsid w:val="00D14091"/>
    <w:rsid w:val="00D17C13"/>
    <w:rsid w:val="00D20140"/>
    <w:rsid w:val="00D20A4D"/>
    <w:rsid w:val="00D215B2"/>
    <w:rsid w:val="00D2195F"/>
    <w:rsid w:val="00D221E9"/>
    <w:rsid w:val="00D2383E"/>
    <w:rsid w:val="00D23D55"/>
    <w:rsid w:val="00D25272"/>
    <w:rsid w:val="00D26023"/>
    <w:rsid w:val="00D2718A"/>
    <w:rsid w:val="00D27EE3"/>
    <w:rsid w:val="00D32799"/>
    <w:rsid w:val="00D37C87"/>
    <w:rsid w:val="00D40A23"/>
    <w:rsid w:val="00D42494"/>
    <w:rsid w:val="00D4259A"/>
    <w:rsid w:val="00D43838"/>
    <w:rsid w:val="00D44995"/>
    <w:rsid w:val="00D455E5"/>
    <w:rsid w:val="00D52829"/>
    <w:rsid w:val="00D52E4D"/>
    <w:rsid w:val="00D57FE4"/>
    <w:rsid w:val="00D600B8"/>
    <w:rsid w:val="00D6100E"/>
    <w:rsid w:val="00D6727A"/>
    <w:rsid w:val="00D679B2"/>
    <w:rsid w:val="00D73DF2"/>
    <w:rsid w:val="00D8113E"/>
    <w:rsid w:val="00D8180F"/>
    <w:rsid w:val="00D8467F"/>
    <w:rsid w:val="00D85475"/>
    <w:rsid w:val="00D865A2"/>
    <w:rsid w:val="00D87275"/>
    <w:rsid w:val="00D8787C"/>
    <w:rsid w:val="00D87ABE"/>
    <w:rsid w:val="00D90C39"/>
    <w:rsid w:val="00D97C79"/>
    <w:rsid w:val="00DA0227"/>
    <w:rsid w:val="00DA2072"/>
    <w:rsid w:val="00DA281F"/>
    <w:rsid w:val="00DA2974"/>
    <w:rsid w:val="00DA2B0A"/>
    <w:rsid w:val="00DA3408"/>
    <w:rsid w:val="00DA38BA"/>
    <w:rsid w:val="00DA396F"/>
    <w:rsid w:val="00DA6820"/>
    <w:rsid w:val="00DA6F9B"/>
    <w:rsid w:val="00DB0066"/>
    <w:rsid w:val="00DB1C1E"/>
    <w:rsid w:val="00DB5EC7"/>
    <w:rsid w:val="00DB6101"/>
    <w:rsid w:val="00DB6A23"/>
    <w:rsid w:val="00DC47E5"/>
    <w:rsid w:val="00DC5052"/>
    <w:rsid w:val="00DD5677"/>
    <w:rsid w:val="00DE542F"/>
    <w:rsid w:val="00DF033A"/>
    <w:rsid w:val="00DF2532"/>
    <w:rsid w:val="00DF5328"/>
    <w:rsid w:val="00DF5AD7"/>
    <w:rsid w:val="00DF748C"/>
    <w:rsid w:val="00DF7B22"/>
    <w:rsid w:val="00E00D6D"/>
    <w:rsid w:val="00E01594"/>
    <w:rsid w:val="00E05299"/>
    <w:rsid w:val="00E053F2"/>
    <w:rsid w:val="00E0660D"/>
    <w:rsid w:val="00E132DA"/>
    <w:rsid w:val="00E133F9"/>
    <w:rsid w:val="00E15589"/>
    <w:rsid w:val="00E16DB7"/>
    <w:rsid w:val="00E20F29"/>
    <w:rsid w:val="00E227A4"/>
    <w:rsid w:val="00E2287C"/>
    <w:rsid w:val="00E2427C"/>
    <w:rsid w:val="00E317CA"/>
    <w:rsid w:val="00E32EDB"/>
    <w:rsid w:val="00E34C5B"/>
    <w:rsid w:val="00E41CD9"/>
    <w:rsid w:val="00E45168"/>
    <w:rsid w:val="00E4790C"/>
    <w:rsid w:val="00E50DBD"/>
    <w:rsid w:val="00E52F94"/>
    <w:rsid w:val="00E55906"/>
    <w:rsid w:val="00E63D32"/>
    <w:rsid w:val="00E64C61"/>
    <w:rsid w:val="00E65137"/>
    <w:rsid w:val="00E6569C"/>
    <w:rsid w:val="00E6694F"/>
    <w:rsid w:val="00E71129"/>
    <w:rsid w:val="00E726E1"/>
    <w:rsid w:val="00E731E9"/>
    <w:rsid w:val="00E7526D"/>
    <w:rsid w:val="00E76E69"/>
    <w:rsid w:val="00E77D16"/>
    <w:rsid w:val="00E81205"/>
    <w:rsid w:val="00E8148F"/>
    <w:rsid w:val="00E82FE6"/>
    <w:rsid w:val="00E84578"/>
    <w:rsid w:val="00E85487"/>
    <w:rsid w:val="00E866B2"/>
    <w:rsid w:val="00E86741"/>
    <w:rsid w:val="00E87C05"/>
    <w:rsid w:val="00E940BE"/>
    <w:rsid w:val="00E968DA"/>
    <w:rsid w:val="00E97CB6"/>
    <w:rsid w:val="00EA04AC"/>
    <w:rsid w:val="00EA346B"/>
    <w:rsid w:val="00EA64CB"/>
    <w:rsid w:val="00EA7E3D"/>
    <w:rsid w:val="00EB1A0B"/>
    <w:rsid w:val="00EB2226"/>
    <w:rsid w:val="00EB5966"/>
    <w:rsid w:val="00EB5D6A"/>
    <w:rsid w:val="00EB6F00"/>
    <w:rsid w:val="00EC0511"/>
    <w:rsid w:val="00EC1BB3"/>
    <w:rsid w:val="00EC340F"/>
    <w:rsid w:val="00EC3A5C"/>
    <w:rsid w:val="00EC4776"/>
    <w:rsid w:val="00EC7F58"/>
    <w:rsid w:val="00ED2DFD"/>
    <w:rsid w:val="00ED575B"/>
    <w:rsid w:val="00ED5CAA"/>
    <w:rsid w:val="00EE00CA"/>
    <w:rsid w:val="00EE26BF"/>
    <w:rsid w:val="00EE5621"/>
    <w:rsid w:val="00EE5A73"/>
    <w:rsid w:val="00EE6FBF"/>
    <w:rsid w:val="00EE7EF2"/>
    <w:rsid w:val="00EF1602"/>
    <w:rsid w:val="00EF1CEC"/>
    <w:rsid w:val="00EF25A7"/>
    <w:rsid w:val="00EF44E2"/>
    <w:rsid w:val="00EF6794"/>
    <w:rsid w:val="00EF73A2"/>
    <w:rsid w:val="00EF7B7C"/>
    <w:rsid w:val="00F03FCF"/>
    <w:rsid w:val="00F077EE"/>
    <w:rsid w:val="00F132F1"/>
    <w:rsid w:val="00F13EA6"/>
    <w:rsid w:val="00F171CE"/>
    <w:rsid w:val="00F2042D"/>
    <w:rsid w:val="00F24C0F"/>
    <w:rsid w:val="00F24D85"/>
    <w:rsid w:val="00F25ABC"/>
    <w:rsid w:val="00F25B80"/>
    <w:rsid w:val="00F26008"/>
    <w:rsid w:val="00F30380"/>
    <w:rsid w:val="00F30434"/>
    <w:rsid w:val="00F33602"/>
    <w:rsid w:val="00F36460"/>
    <w:rsid w:val="00F374FB"/>
    <w:rsid w:val="00F41765"/>
    <w:rsid w:val="00F419C9"/>
    <w:rsid w:val="00F41B4C"/>
    <w:rsid w:val="00F436B7"/>
    <w:rsid w:val="00F452E5"/>
    <w:rsid w:val="00F46E84"/>
    <w:rsid w:val="00F50872"/>
    <w:rsid w:val="00F518B3"/>
    <w:rsid w:val="00F5364F"/>
    <w:rsid w:val="00F53DBF"/>
    <w:rsid w:val="00F55209"/>
    <w:rsid w:val="00F56661"/>
    <w:rsid w:val="00F57E6E"/>
    <w:rsid w:val="00F6262A"/>
    <w:rsid w:val="00F6335F"/>
    <w:rsid w:val="00F66B6B"/>
    <w:rsid w:val="00F66E6B"/>
    <w:rsid w:val="00F673C5"/>
    <w:rsid w:val="00F7258F"/>
    <w:rsid w:val="00F750E5"/>
    <w:rsid w:val="00F7549A"/>
    <w:rsid w:val="00F8069E"/>
    <w:rsid w:val="00F809F6"/>
    <w:rsid w:val="00F820A7"/>
    <w:rsid w:val="00F8264E"/>
    <w:rsid w:val="00F83E2E"/>
    <w:rsid w:val="00F861C6"/>
    <w:rsid w:val="00F9472E"/>
    <w:rsid w:val="00F9580C"/>
    <w:rsid w:val="00FA2BF8"/>
    <w:rsid w:val="00FA75CD"/>
    <w:rsid w:val="00FB1BB3"/>
    <w:rsid w:val="00FB5014"/>
    <w:rsid w:val="00FB51AB"/>
    <w:rsid w:val="00FB5CFA"/>
    <w:rsid w:val="00FB5EC0"/>
    <w:rsid w:val="00FB6A9F"/>
    <w:rsid w:val="00FB6CB3"/>
    <w:rsid w:val="00FB7203"/>
    <w:rsid w:val="00FB7CE3"/>
    <w:rsid w:val="00FC2C80"/>
    <w:rsid w:val="00FC2FD4"/>
    <w:rsid w:val="00FC34C5"/>
    <w:rsid w:val="00FC44B6"/>
    <w:rsid w:val="00FD0BAB"/>
    <w:rsid w:val="00FD0E97"/>
    <w:rsid w:val="00FD1167"/>
    <w:rsid w:val="00FD3414"/>
    <w:rsid w:val="00FD36C0"/>
    <w:rsid w:val="00FD40B9"/>
    <w:rsid w:val="00FD4937"/>
    <w:rsid w:val="00FD5C42"/>
    <w:rsid w:val="00FD6FFD"/>
    <w:rsid w:val="00FE011A"/>
    <w:rsid w:val="00FE509F"/>
    <w:rsid w:val="00FE5AFA"/>
    <w:rsid w:val="00FE5EA1"/>
    <w:rsid w:val="00FE5F25"/>
    <w:rsid w:val="00FE6E21"/>
    <w:rsid w:val="00FF0A4E"/>
    <w:rsid w:val="00FF1D8C"/>
    <w:rsid w:val="00FF6565"/>
    <w:rsid w:val="00FF6567"/>
    <w:rsid w:val="00FF749E"/>
    <w:rsid w:val="00FF76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6DA6EB3C"/>
  <w15:docId w15:val="{D1556163-5DF8-47AF-A744-4854946496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id-ID" w:eastAsia="id-ID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D5CAA"/>
    <w:pPr>
      <w:spacing w:line="360" w:lineRule="auto"/>
    </w:pPr>
    <w:rPr>
      <w:sz w:val="24"/>
      <w:szCs w:val="24"/>
      <w:lang w:val="en-US" w:eastAsia="en-US"/>
    </w:rPr>
  </w:style>
  <w:style w:type="paragraph" w:styleId="Heading1">
    <w:name w:val="heading 1"/>
    <w:aliases w:val="Heading 1b"/>
    <w:basedOn w:val="Normal"/>
    <w:next w:val="Normal"/>
    <w:link w:val="Heading1Char"/>
    <w:uiPriority w:val="9"/>
    <w:qFormat/>
    <w:rsid w:val="0001214C"/>
    <w:pPr>
      <w:jc w:val="center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uiPriority w:val="9"/>
    <w:qFormat/>
    <w:rsid w:val="00546D0B"/>
    <w:pPr>
      <w:numPr>
        <w:ilvl w:val="1"/>
        <w:numId w:val="3"/>
      </w:numPr>
      <w:jc w:val="both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A05FB"/>
    <w:pPr>
      <w:keepNext/>
      <w:keepLines/>
      <w:numPr>
        <w:numId w:val="25"/>
      </w:numPr>
      <w:spacing w:before="40"/>
      <w:outlineLvl w:val="2"/>
    </w:pPr>
    <w:rPr>
      <w:rFonts w:eastAsiaTheme="majorEastAsia" w:cstheme="majorBidi"/>
    </w:rPr>
  </w:style>
  <w:style w:type="paragraph" w:styleId="Heading5">
    <w:name w:val="heading 5"/>
    <w:basedOn w:val="Normal"/>
    <w:next w:val="Normal"/>
    <w:link w:val="Heading5Char"/>
    <w:qFormat/>
    <w:rsid w:val="00EA7E3D"/>
    <w:pPr>
      <w:keepNext/>
      <w:jc w:val="center"/>
      <w:outlineLvl w:val="4"/>
    </w:pPr>
    <w:rPr>
      <w:b/>
      <w:szCs w:val="20"/>
      <w:u w:val="single"/>
      <w:lang w:val="en-GB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AE4A0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rsid w:val="00536090"/>
    <w:pPr>
      <w:spacing w:before="100" w:beforeAutospacing="1" w:after="100" w:afterAutospacing="1"/>
    </w:pPr>
  </w:style>
  <w:style w:type="character" w:customStyle="1" w:styleId="Heading5Char">
    <w:name w:val="Heading 5 Char"/>
    <w:link w:val="Heading5"/>
    <w:rsid w:val="00EA7E3D"/>
    <w:rPr>
      <w:b/>
      <w:sz w:val="24"/>
      <w:u w:val="single"/>
      <w:lang w:val="en-GB"/>
    </w:rPr>
  </w:style>
  <w:style w:type="paragraph" w:styleId="EndnoteText">
    <w:name w:val="endnote text"/>
    <w:basedOn w:val="Normal"/>
    <w:link w:val="EndnoteTextChar"/>
    <w:rsid w:val="00EA7E3D"/>
    <w:rPr>
      <w:szCs w:val="20"/>
    </w:rPr>
  </w:style>
  <w:style w:type="character" w:customStyle="1" w:styleId="EndnoteTextChar">
    <w:name w:val="Endnote Text Char"/>
    <w:link w:val="EndnoteText"/>
    <w:rsid w:val="00EA7E3D"/>
    <w:rPr>
      <w:sz w:val="24"/>
    </w:rPr>
  </w:style>
  <w:style w:type="paragraph" w:styleId="Title">
    <w:name w:val="Title"/>
    <w:basedOn w:val="Normal"/>
    <w:link w:val="TitleChar"/>
    <w:qFormat/>
    <w:rsid w:val="00EA7E3D"/>
    <w:pPr>
      <w:jc w:val="center"/>
    </w:pPr>
    <w:rPr>
      <w:sz w:val="28"/>
      <w:szCs w:val="28"/>
    </w:rPr>
  </w:style>
  <w:style w:type="character" w:customStyle="1" w:styleId="TitleChar">
    <w:name w:val="Title Char"/>
    <w:link w:val="Title"/>
    <w:rsid w:val="00EA7E3D"/>
    <w:rPr>
      <w:sz w:val="28"/>
      <w:szCs w:val="28"/>
    </w:rPr>
  </w:style>
  <w:style w:type="character" w:customStyle="1" w:styleId="apple-style-span">
    <w:name w:val="apple-style-span"/>
    <w:basedOn w:val="DefaultParagraphFont"/>
    <w:rsid w:val="00565D9E"/>
  </w:style>
  <w:style w:type="paragraph" w:styleId="ListParagraph">
    <w:name w:val="List Paragraph"/>
    <w:aliases w:val="kepala,heading 3"/>
    <w:basedOn w:val="Normal"/>
    <w:link w:val="ListParagraphChar"/>
    <w:uiPriority w:val="34"/>
    <w:qFormat/>
    <w:rsid w:val="00201ACF"/>
    <w:pPr>
      <w:ind w:left="720"/>
      <w:contextualSpacing/>
    </w:pPr>
    <w:rPr>
      <w:szCs w:val="20"/>
    </w:rPr>
  </w:style>
  <w:style w:type="character" w:customStyle="1" w:styleId="Heading2Char">
    <w:name w:val="Heading 2 Char"/>
    <w:link w:val="Heading2"/>
    <w:uiPriority w:val="9"/>
    <w:rsid w:val="00546D0B"/>
    <w:rPr>
      <w:b/>
      <w:sz w:val="24"/>
      <w:szCs w:val="24"/>
      <w:lang w:val="en-US" w:eastAsia="en-US"/>
    </w:rPr>
  </w:style>
  <w:style w:type="paragraph" w:styleId="Footer">
    <w:name w:val="footer"/>
    <w:basedOn w:val="Normal"/>
    <w:link w:val="FooterChar"/>
    <w:uiPriority w:val="99"/>
    <w:rsid w:val="00F13EA6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F13EA6"/>
  </w:style>
  <w:style w:type="paragraph" w:styleId="Header">
    <w:name w:val="header"/>
    <w:basedOn w:val="Normal"/>
    <w:link w:val="HeaderChar"/>
    <w:uiPriority w:val="99"/>
    <w:rsid w:val="00F13EA6"/>
    <w:pPr>
      <w:tabs>
        <w:tab w:val="center" w:pos="4320"/>
        <w:tab w:val="right" w:pos="8640"/>
      </w:tabs>
    </w:pPr>
  </w:style>
  <w:style w:type="character" w:customStyle="1" w:styleId="Heading9Char">
    <w:name w:val="Heading 9 Char"/>
    <w:link w:val="Heading9"/>
    <w:uiPriority w:val="9"/>
    <w:rsid w:val="00AE4A01"/>
    <w:rPr>
      <w:rFonts w:ascii="Cambria" w:hAnsi="Cambria"/>
      <w:sz w:val="22"/>
      <w:szCs w:val="22"/>
      <w:lang w:val="en-US" w:eastAsia="en-US"/>
    </w:rPr>
  </w:style>
  <w:style w:type="character" w:styleId="Emphasis">
    <w:name w:val="Emphasis"/>
    <w:uiPriority w:val="20"/>
    <w:qFormat/>
    <w:rsid w:val="00E4790C"/>
    <w:rPr>
      <w:i/>
      <w:iCs/>
    </w:rPr>
  </w:style>
  <w:style w:type="character" w:styleId="Hyperlink">
    <w:name w:val="Hyperlink"/>
    <w:uiPriority w:val="99"/>
    <w:rsid w:val="00D600B8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rsid w:val="00C005FC"/>
    <w:rPr>
      <w:rFonts w:ascii="Tahoma" w:hAnsi="Tahoma"/>
      <w:sz w:val="16"/>
      <w:szCs w:val="16"/>
    </w:rPr>
  </w:style>
  <w:style w:type="character" w:customStyle="1" w:styleId="BalloonTextChar">
    <w:name w:val="Balloon Text Char"/>
    <w:link w:val="BalloonText"/>
    <w:uiPriority w:val="99"/>
    <w:rsid w:val="00C005FC"/>
    <w:rPr>
      <w:rFonts w:ascii="Tahoma" w:hAnsi="Tahoma" w:cs="Tahoma"/>
      <w:sz w:val="16"/>
      <w:szCs w:val="16"/>
      <w:lang w:val="en-US" w:eastAsia="en-US"/>
    </w:rPr>
  </w:style>
  <w:style w:type="table" w:styleId="TableGrid">
    <w:name w:val="Table Grid"/>
    <w:basedOn w:val="TableNormal"/>
    <w:uiPriority w:val="39"/>
    <w:rsid w:val="0001676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oterChar">
    <w:name w:val="Footer Char"/>
    <w:basedOn w:val="DefaultParagraphFont"/>
    <w:link w:val="Footer"/>
    <w:uiPriority w:val="99"/>
    <w:rsid w:val="005F5E43"/>
    <w:rPr>
      <w:sz w:val="24"/>
      <w:szCs w:val="24"/>
      <w:lang w:val="en-US" w:eastAsia="en-US"/>
    </w:rPr>
  </w:style>
  <w:style w:type="character" w:customStyle="1" w:styleId="Heading1Char">
    <w:name w:val="Heading 1 Char"/>
    <w:aliases w:val="Heading 1b Char"/>
    <w:basedOn w:val="DefaultParagraphFont"/>
    <w:link w:val="Heading1"/>
    <w:rsid w:val="0001214C"/>
    <w:rPr>
      <w:b/>
      <w:caps/>
      <w:sz w:val="24"/>
      <w:szCs w:val="24"/>
      <w:lang w:val="en-US"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FF0A4E"/>
    <w:pPr>
      <w:keepNext/>
      <w:keepLines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bCs/>
      <w:caps w:val="0"/>
      <w:color w:val="365F91" w:themeColor="accent1" w:themeShade="BF"/>
      <w:sz w:val="28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rsid w:val="00FF0A4E"/>
    <w:pPr>
      <w:spacing w:before="120"/>
    </w:pPr>
    <w:rPr>
      <w:rFonts w:asciiTheme="minorHAnsi" w:hAnsiTheme="minorHAnsi"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546D0B"/>
    <w:pPr>
      <w:spacing w:before="120"/>
      <w:ind w:left="240"/>
    </w:pPr>
    <w:rPr>
      <w:rFonts w:asciiTheme="minorHAnsi" w:hAnsiTheme="minorHAnsi" w:cstheme="minorHAnsi"/>
      <w:b/>
      <w:bCs/>
      <w:sz w:val="22"/>
      <w:szCs w:val="22"/>
    </w:rPr>
  </w:style>
  <w:style w:type="character" w:customStyle="1" w:styleId="apple-converted-space">
    <w:name w:val="apple-converted-space"/>
    <w:basedOn w:val="DefaultParagraphFont"/>
    <w:rsid w:val="00647BB1"/>
  </w:style>
  <w:style w:type="character" w:customStyle="1" w:styleId="ListParagraphChar">
    <w:name w:val="List Paragraph Char"/>
    <w:aliases w:val="kepala Char,heading 3 Char"/>
    <w:link w:val="ListParagraph"/>
    <w:uiPriority w:val="34"/>
    <w:rsid w:val="00951D3C"/>
    <w:rPr>
      <w:sz w:val="24"/>
      <w:lang w:val="en-US"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DC5052"/>
    <w:pPr>
      <w:spacing w:after="200"/>
      <w:jc w:val="both"/>
    </w:pPr>
    <w:rPr>
      <w:rFonts w:eastAsia="Calibri"/>
      <w:iCs/>
      <w:sz w:val="22"/>
      <w:szCs w:val="18"/>
    </w:rPr>
  </w:style>
  <w:style w:type="paragraph" w:customStyle="1" w:styleId="GAMBAR">
    <w:name w:val="GAMBAR"/>
    <w:basedOn w:val="Normal"/>
    <w:link w:val="GAMBARChar"/>
    <w:qFormat/>
    <w:rsid w:val="00496241"/>
    <w:pPr>
      <w:jc w:val="center"/>
    </w:pPr>
  </w:style>
  <w:style w:type="paragraph" w:customStyle="1" w:styleId="TABEL">
    <w:name w:val="TABEL"/>
    <w:basedOn w:val="Normal"/>
    <w:link w:val="TABELChar"/>
    <w:qFormat/>
    <w:rsid w:val="00496241"/>
    <w:pPr>
      <w:widowControl w:val="0"/>
      <w:autoSpaceDE w:val="0"/>
      <w:autoSpaceDN w:val="0"/>
      <w:adjustRightInd w:val="0"/>
    </w:pPr>
    <w:rPr>
      <w:bCs/>
    </w:rPr>
  </w:style>
  <w:style w:type="character" w:customStyle="1" w:styleId="GAMBARChar">
    <w:name w:val="GAMBAR Char"/>
    <w:basedOn w:val="DefaultParagraphFont"/>
    <w:link w:val="GAMBAR"/>
    <w:rsid w:val="00496241"/>
    <w:rPr>
      <w:sz w:val="24"/>
      <w:szCs w:val="24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2A05FB"/>
    <w:rPr>
      <w:rFonts w:eastAsiaTheme="majorEastAsia" w:cstheme="majorBidi"/>
      <w:sz w:val="24"/>
      <w:szCs w:val="24"/>
      <w:lang w:val="en-US" w:eastAsia="en-US"/>
    </w:rPr>
  </w:style>
  <w:style w:type="character" w:customStyle="1" w:styleId="TABELChar">
    <w:name w:val="TABEL Char"/>
    <w:basedOn w:val="DefaultParagraphFont"/>
    <w:link w:val="TABEL"/>
    <w:rsid w:val="00496241"/>
    <w:rPr>
      <w:bCs/>
      <w:sz w:val="24"/>
      <w:szCs w:val="24"/>
      <w:lang w:val="en-US" w:eastAsia="en-US"/>
    </w:rPr>
  </w:style>
  <w:style w:type="paragraph" w:styleId="TableofFigures">
    <w:name w:val="table of figures"/>
    <w:basedOn w:val="Normal"/>
    <w:next w:val="Normal"/>
    <w:uiPriority w:val="99"/>
    <w:unhideWhenUsed/>
    <w:rsid w:val="00496241"/>
  </w:style>
  <w:style w:type="paragraph" w:styleId="NoSpacing">
    <w:name w:val="No Spacing"/>
    <w:link w:val="NoSpacingChar"/>
    <w:uiPriority w:val="1"/>
    <w:qFormat/>
    <w:rsid w:val="005C5FFA"/>
    <w:pPr>
      <w:jc w:val="both"/>
    </w:pPr>
    <w:rPr>
      <w:rFonts w:eastAsia="Calibri"/>
      <w:sz w:val="24"/>
      <w:szCs w:val="22"/>
      <w:lang w:val="en-US"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C5FFA"/>
    <w:rPr>
      <w:rFonts w:eastAsia="Calibri"/>
      <w:sz w:val="24"/>
      <w:szCs w:val="22"/>
      <w:lang w:val="en-US" w:eastAsia="en-US"/>
    </w:rPr>
  </w:style>
  <w:style w:type="paragraph" w:customStyle="1" w:styleId="isi">
    <w:name w:val="isi"/>
    <w:basedOn w:val="ListParagraph"/>
    <w:qFormat/>
    <w:rsid w:val="00AB0362"/>
    <w:pPr>
      <w:ind w:left="0" w:firstLine="720"/>
      <w:jc w:val="both"/>
    </w:pPr>
    <w:rPr>
      <w:szCs w:val="24"/>
    </w:rPr>
  </w:style>
  <w:style w:type="paragraph" w:customStyle="1" w:styleId="gambar0">
    <w:name w:val="gambar"/>
    <w:basedOn w:val="ListParagraph"/>
    <w:qFormat/>
    <w:rsid w:val="00AB0362"/>
    <w:pPr>
      <w:ind w:left="360"/>
      <w:jc w:val="center"/>
    </w:pPr>
    <w:rPr>
      <w:b/>
      <w:szCs w:val="24"/>
    </w:rPr>
  </w:style>
  <w:style w:type="paragraph" w:customStyle="1" w:styleId="Default">
    <w:name w:val="Default"/>
    <w:rsid w:val="000B687C"/>
    <w:pPr>
      <w:autoSpaceDE w:val="0"/>
      <w:autoSpaceDN w:val="0"/>
      <w:adjustRightInd w:val="0"/>
    </w:pPr>
    <w:rPr>
      <w:color w:val="000000"/>
      <w:sz w:val="24"/>
      <w:szCs w:val="24"/>
      <w:lang w:val="en-US"/>
    </w:rPr>
  </w:style>
  <w:style w:type="paragraph" w:customStyle="1" w:styleId="papertitle">
    <w:name w:val="paper title"/>
    <w:rsid w:val="00E053F2"/>
    <w:pPr>
      <w:spacing w:after="120"/>
      <w:jc w:val="center"/>
    </w:pPr>
    <w:rPr>
      <w:rFonts w:eastAsia="MS Mincho"/>
      <w:noProof/>
      <w:sz w:val="48"/>
      <w:szCs w:val="48"/>
      <w:lang w:val="en-US"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EB2226"/>
    <w:rPr>
      <w:sz w:val="24"/>
      <w:szCs w:val="24"/>
      <w:lang w:val="en-US"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A976AB"/>
    <w:pPr>
      <w:spacing w:after="120" w:line="276" w:lineRule="auto"/>
    </w:pPr>
    <w:rPr>
      <w:rFonts w:ascii="Calibri" w:hAnsi="Calibri"/>
      <w:sz w:val="22"/>
      <w:szCs w:val="22"/>
      <w:lang w:val="id-ID" w:eastAsia="id-ID"/>
    </w:rPr>
  </w:style>
  <w:style w:type="character" w:customStyle="1" w:styleId="BodyTextChar">
    <w:name w:val="Body Text Char"/>
    <w:basedOn w:val="DefaultParagraphFont"/>
    <w:link w:val="BodyText"/>
    <w:uiPriority w:val="99"/>
    <w:semiHidden/>
    <w:rsid w:val="00A976AB"/>
    <w:rPr>
      <w:rFonts w:ascii="Calibri" w:hAnsi="Calibri"/>
      <w:sz w:val="22"/>
      <w:szCs w:val="22"/>
    </w:rPr>
  </w:style>
  <w:style w:type="character" w:customStyle="1" w:styleId="fontstyle01">
    <w:name w:val="fontstyle01"/>
    <w:basedOn w:val="DefaultParagraphFont"/>
    <w:rsid w:val="00257EBA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6C18E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6C2AB5"/>
    <w:rPr>
      <w:color w:val="800080" w:themeColor="followedHyperlink"/>
      <w:u w:val="single"/>
    </w:rPr>
  </w:style>
  <w:style w:type="paragraph" w:styleId="TOC3">
    <w:name w:val="toc 3"/>
    <w:basedOn w:val="Normal"/>
    <w:next w:val="Normal"/>
    <w:autoRedefine/>
    <w:uiPriority w:val="39"/>
    <w:unhideWhenUsed/>
    <w:rsid w:val="006D0D1E"/>
    <w:pPr>
      <w:ind w:left="480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nhideWhenUsed/>
    <w:rsid w:val="006D0D1E"/>
    <w:pPr>
      <w:ind w:left="720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nhideWhenUsed/>
    <w:rsid w:val="006D0D1E"/>
    <w:pPr>
      <w:ind w:left="960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nhideWhenUsed/>
    <w:rsid w:val="006D0D1E"/>
    <w:pPr>
      <w:ind w:left="1200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nhideWhenUsed/>
    <w:rsid w:val="006D0D1E"/>
    <w:pPr>
      <w:ind w:left="1440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nhideWhenUsed/>
    <w:rsid w:val="006D0D1E"/>
    <w:pPr>
      <w:ind w:left="1680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nhideWhenUsed/>
    <w:rsid w:val="006D0D1E"/>
    <w:pPr>
      <w:ind w:left="1920"/>
    </w:pPr>
    <w:rPr>
      <w:rFonts w:asciiTheme="minorHAnsi" w:hAnsiTheme="minorHAnsi" w:cstheme="minorHAnsi"/>
      <w:sz w:val="20"/>
      <w:szCs w:val="20"/>
    </w:rPr>
  </w:style>
  <w:style w:type="character" w:styleId="Strong">
    <w:name w:val="Strong"/>
    <w:basedOn w:val="DefaultParagraphFont"/>
    <w:uiPriority w:val="22"/>
    <w:qFormat/>
    <w:rsid w:val="00C92011"/>
    <w:rPr>
      <w:b/>
      <w:bCs/>
    </w:rPr>
  </w:style>
  <w:style w:type="character" w:customStyle="1" w:styleId="fontstyle21">
    <w:name w:val="fontstyle21"/>
    <w:basedOn w:val="DefaultParagraphFont"/>
    <w:rsid w:val="006178A6"/>
    <w:rPr>
      <w:rFonts w:ascii="Times New Roman" w:hAnsi="Times New Roman" w:cs="Times New Roman" w:hint="default"/>
      <w:b w:val="0"/>
      <w:bCs w:val="0"/>
      <w:i/>
      <w:iCs/>
      <w:color w:val="000000"/>
      <w:sz w:val="24"/>
      <w:szCs w:val="24"/>
    </w:rPr>
  </w:style>
  <w:style w:type="paragraph" w:customStyle="1" w:styleId="Lampiran">
    <w:name w:val="Lampiran"/>
    <w:basedOn w:val="Normal"/>
    <w:link w:val="LampiranChar"/>
    <w:qFormat/>
    <w:rsid w:val="009958E6"/>
    <w:pPr>
      <w:contextualSpacing/>
      <w:jc w:val="center"/>
    </w:pPr>
    <w:rPr>
      <w:rFonts w:eastAsiaTheme="minorHAnsi"/>
      <w:b/>
      <w:sz w:val="36"/>
      <w:szCs w:val="28"/>
      <w:lang w:val="id-ID"/>
    </w:rPr>
  </w:style>
  <w:style w:type="character" w:customStyle="1" w:styleId="LampiranChar">
    <w:name w:val="Lampiran Char"/>
    <w:basedOn w:val="DefaultParagraphFont"/>
    <w:link w:val="Lampiran"/>
    <w:rsid w:val="009958E6"/>
    <w:rPr>
      <w:rFonts w:eastAsiaTheme="minorHAnsi"/>
      <w:b/>
      <w:sz w:val="36"/>
      <w:szCs w:val="28"/>
      <w:lang w:eastAsia="en-US"/>
    </w:rPr>
  </w:style>
  <w:style w:type="paragraph" w:customStyle="1" w:styleId="IsiTabel1">
    <w:name w:val="Isi Tabel 1"/>
    <w:basedOn w:val="Normal"/>
    <w:link w:val="IsiTabel1Char"/>
    <w:qFormat/>
    <w:rsid w:val="009958E6"/>
    <w:pPr>
      <w:tabs>
        <w:tab w:val="center" w:pos="1083"/>
      </w:tabs>
      <w:contextualSpacing/>
      <w:jc w:val="both"/>
    </w:pPr>
    <w:rPr>
      <w:rFonts w:eastAsiaTheme="minorHAnsi"/>
      <w:lang w:val="id-ID"/>
    </w:rPr>
  </w:style>
  <w:style w:type="character" w:customStyle="1" w:styleId="IsiTabel1Char">
    <w:name w:val="Isi Tabel 1 Char"/>
    <w:basedOn w:val="DefaultParagraphFont"/>
    <w:link w:val="IsiTabel1"/>
    <w:rsid w:val="009958E6"/>
    <w:rPr>
      <w:rFonts w:eastAsiaTheme="minorHAnsi"/>
      <w:sz w:val="24"/>
      <w:szCs w:val="24"/>
      <w:lang w:eastAsia="en-US"/>
    </w:rPr>
  </w:style>
  <w:style w:type="paragraph" w:customStyle="1" w:styleId="Headingsubsubsub">
    <w:name w:val="Heading sub sub sub"/>
    <w:basedOn w:val="Heading3"/>
    <w:link w:val="HeadingsubsubsubChar"/>
    <w:qFormat/>
    <w:rsid w:val="00F25ABC"/>
  </w:style>
  <w:style w:type="character" w:customStyle="1" w:styleId="HeadingsubsubsubChar">
    <w:name w:val="Heading sub sub sub Char"/>
    <w:basedOn w:val="Heading3Char"/>
    <w:link w:val="Headingsubsubsub"/>
    <w:rsid w:val="00F25ABC"/>
    <w:rPr>
      <w:rFonts w:eastAsiaTheme="majorEastAsia" w:cstheme="majorBidi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881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2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6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835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74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56064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58343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9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6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273263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629946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135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91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7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96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7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59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079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45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1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3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350906">
          <w:marLeft w:val="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31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68630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113356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537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9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50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39264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582007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0769802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0682333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93934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250558">
          <w:marLeft w:val="965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333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344602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0726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36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42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196420">
          <w:marLeft w:val="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54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4458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5665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999893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164954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391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193276">
          <w:marLeft w:val="432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346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362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259347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284849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22388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667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736592">
          <w:marLeft w:val="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875390">
          <w:marLeft w:val="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836580">
          <w:marLeft w:val="0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2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186613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1767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414791">
          <w:marLeft w:val="547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240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6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243690">
          <w:marLeft w:val="-108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916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229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703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7BFBA9-2FC7-4A20-A4B6-17D1236140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1375</Words>
  <Characters>784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AB I</vt:lpstr>
    </vt:vector>
  </TitlesOfParts>
  <Company>LiteOS</Company>
  <LinksUpToDate>false</LinksUpToDate>
  <CharactersWithSpaces>91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AB I</dc:title>
  <dc:subject/>
  <dc:creator>Novi Wahyu</dc:creator>
  <cp:keywords/>
  <dc:description/>
  <cp:lastModifiedBy>Windows User</cp:lastModifiedBy>
  <cp:revision>2</cp:revision>
  <cp:lastPrinted>2020-04-06T14:21:00Z</cp:lastPrinted>
  <dcterms:created xsi:type="dcterms:W3CDTF">2025-10-06T04:59:00Z</dcterms:created>
  <dcterms:modified xsi:type="dcterms:W3CDTF">2025-10-06T0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-cite-them-right</vt:lpwstr>
  </property>
  <property fmtid="{D5CDD505-2E9C-101B-9397-08002B2CF9AE}" pid="24" name="Mendeley Unique User Id_1">
    <vt:lpwstr>87569c09-d274-3911-a711-48f04c6f855e</vt:lpwstr>
  </property>
</Properties>
</file>